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C99EE7" w14:textId="6AF4B3E6" w:rsidR="00E77FEE" w:rsidRPr="00406956" w:rsidRDefault="00E77FEE" w:rsidP="00DA508D">
      <w:pPr>
        <w:pStyle w:val="Heading1"/>
        <w:rPr>
          <w:sz w:val="32"/>
        </w:rPr>
      </w:pPr>
      <w:r w:rsidRPr="00406956">
        <w:rPr>
          <w:sz w:val="32"/>
        </w:rPr>
        <w:t>FUTURE AND PRESENT OCCURRENCE MODDELING ON PALM DATES</w:t>
      </w:r>
    </w:p>
    <w:p w14:paraId="0EA99BDF" w14:textId="48A6788A" w:rsidR="00E75C8E" w:rsidRPr="00B37AA4" w:rsidRDefault="0069544E" w:rsidP="00DA508D">
      <w:pPr>
        <w:pStyle w:val="Heading2"/>
      </w:pPr>
      <w:bookmarkStart w:id="0" w:name="_yevzz9icurz6" w:colFirst="0" w:colLast="0"/>
      <w:bookmarkEnd w:id="0"/>
      <w:r>
        <w:rPr>
          <w:noProof/>
          <w:lang w:eastAsia="en-GB"/>
        </w:rPr>
        <mc:AlternateContent>
          <mc:Choice Requires="wpg">
            <w:drawing>
              <wp:anchor distT="0" distB="0" distL="114300" distR="114300" simplePos="0" relativeHeight="251635712" behindDoc="0" locked="0" layoutInCell="1" allowOverlap="1" wp14:anchorId="64CAB1E8" wp14:editId="6753B8BF">
                <wp:simplePos x="0" y="0"/>
                <wp:positionH relativeFrom="column">
                  <wp:posOffset>4391025</wp:posOffset>
                </wp:positionH>
                <wp:positionV relativeFrom="paragraph">
                  <wp:posOffset>171450</wp:posOffset>
                </wp:positionV>
                <wp:extent cx="1336675" cy="1050290"/>
                <wp:effectExtent l="0" t="0" r="9525" b="0"/>
                <wp:wrapThrough wrapText="bothSides">
                  <wp:wrapPolygon edited="0">
                    <wp:start x="0" y="0"/>
                    <wp:lineTo x="0" y="20895"/>
                    <wp:lineTo x="21343" y="20895"/>
                    <wp:lineTo x="21343" y="0"/>
                    <wp:lineTo x="0" y="0"/>
                  </wp:wrapPolygon>
                </wp:wrapThrough>
                <wp:docPr id="3" name="Group 3"/>
                <wp:cNvGraphicFramePr/>
                <a:graphic xmlns:a="http://schemas.openxmlformats.org/drawingml/2006/main">
                  <a:graphicData uri="http://schemas.microsoft.com/office/word/2010/wordprocessingGroup">
                    <wpg:wgp>
                      <wpg:cNvGrpSpPr/>
                      <wpg:grpSpPr>
                        <a:xfrm>
                          <a:off x="0" y="0"/>
                          <a:ext cx="1336675" cy="1050290"/>
                          <a:chOff x="0" y="0"/>
                          <a:chExt cx="1675765" cy="1768642"/>
                        </a:xfrm>
                      </wpg:grpSpPr>
                      <pic:pic xmlns:pic="http://schemas.openxmlformats.org/drawingml/2006/picture">
                        <pic:nvPicPr>
                          <pic:cNvPr id="1" name="Picture 1"/>
                          <pic:cNvPicPr>
                            <a:picLocks noChangeAspect="1"/>
                          </pic:cNvPicPr>
                        </pic:nvPicPr>
                        <pic:blipFill>
                          <a:blip r:embed="rId8"/>
                          <a:stretch>
                            <a:fillRect/>
                          </a:stretch>
                        </pic:blipFill>
                        <pic:spPr>
                          <a:xfrm>
                            <a:off x="0" y="0"/>
                            <a:ext cx="1675765" cy="1256666"/>
                          </a:xfrm>
                          <a:prstGeom prst="rect">
                            <a:avLst/>
                          </a:prstGeom>
                        </pic:spPr>
                      </pic:pic>
                      <wps:wsp>
                        <wps:cNvPr id="2" name="Text Box 2"/>
                        <wps:cNvSpPr txBox="1"/>
                        <wps:spPr>
                          <a:xfrm>
                            <a:off x="0" y="1308102"/>
                            <a:ext cx="1675765" cy="460540"/>
                          </a:xfrm>
                          <a:prstGeom prst="rect">
                            <a:avLst/>
                          </a:prstGeom>
                          <a:solidFill>
                            <a:prstClr val="white"/>
                          </a:solidFill>
                          <a:ln>
                            <a:noFill/>
                          </a:ln>
                          <a:effectLst/>
                        </wps:spPr>
                        <wps:txbx>
                          <w:txbxContent>
                            <w:p w14:paraId="616B248D" w14:textId="74560E57" w:rsidR="00824B4B" w:rsidRPr="00DA508D" w:rsidRDefault="00824B4B" w:rsidP="005A67B3">
                              <w:pPr>
                                <w:pStyle w:val="Caption"/>
                                <w:spacing w:after="0"/>
                                <w:rPr>
                                  <w:sz w:val="15"/>
                                  <w:szCs w:val="15"/>
                                </w:rPr>
                              </w:pPr>
                              <w:bookmarkStart w:id="1" w:name="_Ref500677922"/>
                              <w:r w:rsidRPr="00DA508D">
                                <w:rPr>
                                  <w:sz w:val="15"/>
                                  <w:szCs w:val="15"/>
                                </w:rPr>
                                <w:t xml:space="preserve">Figure </w:t>
                              </w:r>
                              <w:r w:rsidRPr="00DA508D">
                                <w:rPr>
                                  <w:sz w:val="15"/>
                                  <w:szCs w:val="15"/>
                                </w:rPr>
                                <w:fldChar w:fldCharType="begin"/>
                              </w:r>
                              <w:r w:rsidRPr="00DA508D">
                                <w:rPr>
                                  <w:sz w:val="15"/>
                                  <w:szCs w:val="15"/>
                                </w:rPr>
                                <w:instrText xml:space="preserve"> SEQ Figure \* ARABIC </w:instrText>
                              </w:r>
                              <w:r w:rsidRPr="00DA508D">
                                <w:rPr>
                                  <w:sz w:val="15"/>
                                  <w:szCs w:val="15"/>
                                </w:rPr>
                                <w:fldChar w:fldCharType="separate"/>
                              </w:r>
                              <w:r w:rsidRPr="00DA508D">
                                <w:rPr>
                                  <w:noProof/>
                                  <w:sz w:val="15"/>
                                  <w:szCs w:val="15"/>
                                </w:rPr>
                                <w:t>1</w:t>
                              </w:r>
                              <w:r w:rsidRPr="00DA508D">
                                <w:rPr>
                                  <w:sz w:val="15"/>
                                  <w:szCs w:val="15"/>
                                </w:rPr>
                                <w:fldChar w:fldCharType="end"/>
                              </w:r>
                              <w:bookmarkEnd w:id="1"/>
                              <w:r w:rsidRPr="00DA508D">
                                <w:rPr>
                                  <w:sz w:val="15"/>
                                  <w:szCs w:val="15"/>
                                </w:rPr>
                                <w:t xml:space="preserve"> </w:t>
                              </w:r>
                              <w:r>
                                <w:rPr>
                                  <w:sz w:val="15"/>
                                  <w:szCs w:val="15"/>
                                </w:rPr>
                                <w:t>Photo of 5 dates</w:t>
                              </w:r>
                              <w:r w:rsidRPr="00DA508D">
                                <w:rPr>
                                  <w:sz w:val="15"/>
                                  <w:szCs w:val="15"/>
                                </w:rPr>
                                <w:t xml:space="preserve"> </w:t>
                              </w:r>
                            </w:p>
                            <w:p w14:paraId="3E417BA2" w14:textId="66662936" w:rsidR="00824B4B" w:rsidRPr="00DA508D" w:rsidRDefault="00824B4B" w:rsidP="005A67B3">
                              <w:pPr>
                                <w:pStyle w:val="Caption"/>
                                <w:spacing w:after="0"/>
                                <w:rPr>
                                  <w:sz w:val="10"/>
                                  <w:szCs w:val="15"/>
                                </w:rPr>
                              </w:pPr>
                              <w:r w:rsidRPr="00DA508D">
                                <w:rPr>
                                  <w:sz w:val="10"/>
                                  <w:szCs w:val="15"/>
                                </w:rPr>
                                <w:t>Source: http://www.smulweb.nl/wiki/4/Dad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CAB1E8" id="Group 3" o:spid="_x0000_s1026" style="position:absolute;margin-left:345.75pt;margin-top:13.5pt;width:105.25pt;height:82.7pt;z-index:251635712;mso-width-relative:margin;mso-height-relative:margin" coordsize="1675765,1768642"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&#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&#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7+/v/+/v7&#10;//v7+//7+/v/+/v7//v7+//7+/v/+/v7//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v7+//7+/v/+/v7//v7+//7+/v/+/v7//v7+//7+/v/+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&#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&#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&#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&#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vr6//r6+v/6+vr/+vr6//r6+v/6+vr/+vr6//r6+v/6+vr/+vr6//r6+v/6+vr/+vr6&#10;//r6+v/6+vr/+vr6//n5+f/5+fn/+fn5//n5+f/5+fn/+fn5//n5+f/5+fn/+Pj4//j4+P/4+Pj/&#10;+Pj4//j4+P/4+Pj/+Pj4//j4+P/5+fn/+fn5//n5+f/5+fn/+fn5//n5+f/5+fn/+fn5//j4+P/4&#10;+Pj/+Pj4//j4+P/4+Pj/+Pj4//j4+P/4+Pj/+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6+vr/+vr6//r6+v/6+vr/+vr6//r6+v/6+vr/+vr6//r6+v/6+vr/+vr6&#10;//r6+v/6+vr/+vr6//r6+v/6+vr/+fn5//n5+f/5+fn/+fn5//n5+f/5+fn/+fn5//n5+f/4+Pj/&#10;+Pj4//j4+P/4+Pj/+Pj4//j4+P/4+Pj/+Pj4//n5+f/5+fn/+fn5//n5+f/5+fn/+fn5//n5+f/5&#10;+fn/+Pj4//j4+P/4+Pj/+Pj4//j4+P/4+Pj/+Pj4//j4+P/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&#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1675765;height:125666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Mv&#10;wIjBAAAA2gAAAA8AAABkcnMvZG93bnJldi54bWxET0trAjEQvgv9D2EKXqRmK6jtapQiCIInX8Xj&#10;uBl3124m2yTq+u+NIHgaPr7njKeNqcSFnC8tK/jsJiCIM6tLzhVsN/OPLxA+IGusLJOCG3mYTt5a&#10;Y0y1vfKKLuuQixjCPkUFRQh1KqXPCjLou7YmjtzROoMhQpdL7fAaw00le0kykAZLjg0F1jQrKPtb&#10;n42C/T91foff2am/X5bNub87dCq3VKr93vyMQARqwkv8dC90nA+PVx5XTu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IMvwIjBAAAA2gAAAA8AAAAAAAAAAAAAAAAAnAIAAGRy&#10;cy9kb3ducmV2LnhtbFBLBQYAAAAABAAEAPcAAACKAwAAAAA=&#10;">
                  <v:imagedata r:id="rId9" o:title=""/>
                  <v:path arrowok="t"/>
                </v:shape>
                <v:shapetype id="_x0000_t202" coordsize="21600,21600" o:spt="202" path="m0,0l0,21600,21600,21600,21600,0xe">
                  <v:stroke joinstyle="miter"/>
                  <v:path gradientshapeok="t" o:connecttype="rect"/>
                </v:shapetype>
                <v:shape id="Text Box 2" o:spid="_x0000_s1028" type="#_x0000_t202" style="position:absolute;top:1308102;width:1675765;height:4605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NylOwgAA&#10;ANoAAAAPAAAAZHJzL2Rvd25yZXYueG1sRI/Ni8IwFMTvgv9DeIIX0dQeRKpRdv0AD+vBDzw/mrdt&#10;2ealJNHW/94sCB6HmfkNs1x3phYPcr6yrGA6SUAQ51ZXXCi4XvbjOQgfkDXWlknBkzysV/3eEjNt&#10;Wz7R4xwKESHsM1RQhtBkUvq8JIN+Yhvi6P1aZzBE6QqpHbYRbmqZJslMGqw4LpTY0Kak/O98Nwpm&#10;W3dvT7wZba+7Hzw2RXr7ft6UGg66rwWIQF34hN/tg1aQwv+VeAPk6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43KU7CAAAA2gAAAA8AAAAAAAAAAAAAAAAAlwIAAGRycy9kb3du&#10;cmV2LnhtbFBLBQYAAAAABAAEAPUAAACGAwAAAAA=&#10;" stroked="f">
                  <v:textbox inset="0,0,0,0">
                    <w:txbxContent>
                      <w:p w14:paraId="616B248D" w14:textId="74560E57" w:rsidR="00824B4B" w:rsidRPr="00DA508D" w:rsidRDefault="00824B4B" w:rsidP="005A67B3">
                        <w:pPr>
                          <w:pStyle w:val="Caption"/>
                          <w:spacing w:after="0"/>
                          <w:rPr>
                            <w:sz w:val="15"/>
                            <w:szCs w:val="15"/>
                          </w:rPr>
                        </w:pPr>
                        <w:bookmarkStart w:id="2" w:name="_Ref500677922"/>
                        <w:r w:rsidRPr="00DA508D">
                          <w:rPr>
                            <w:sz w:val="15"/>
                            <w:szCs w:val="15"/>
                          </w:rPr>
                          <w:t xml:space="preserve">Figure </w:t>
                        </w:r>
                        <w:r w:rsidRPr="00DA508D">
                          <w:rPr>
                            <w:sz w:val="15"/>
                            <w:szCs w:val="15"/>
                          </w:rPr>
                          <w:fldChar w:fldCharType="begin"/>
                        </w:r>
                        <w:r w:rsidRPr="00DA508D">
                          <w:rPr>
                            <w:sz w:val="15"/>
                            <w:szCs w:val="15"/>
                          </w:rPr>
                          <w:instrText xml:space="preserve"> SEQ Figure \* ARABIC </w:instrText>
                        </w:r>
                        <w:r w:rsidRPr="00DA508D">
                          <w:rPr>
                            <w:sz w:val="15"/>
                            <w:szCs w:val="15"/>
                          </w:rPr>
                          <w:fldChar w:fldCharType="separate"/>
                        </w:r>
                        <w:r w:rsidRPr="00DA508D">
                          <w:rPr>
                            <w:noProof/>
                            <w:sz w:val="15"/>
                            <w:szCs w:val="15"/>
                          </w:rPr>
                          <w:t>1</w:t>
                        </w:r>
                        <w:r w:rsidRPr="00DA508D">
                          <w:rPr>
                            <w:sz w:val="15"/>
                            <w:szCs w:val="15"/>
                          </w:rPr>
                          <w:fldChar w:fldCharType="end"/>
                        </w:r>
                        <w:bookmarkEnd w:id="2"/>
                        <w:r w:rsidRPr="00DA508D">
                          <w:rPr>
                            <w:sz w:val="15"/>
                            <w:szCs w:val="15"/>
                          </w:rPr>
                          <w:t xml:space="preserve"> </w:t>
                        </w:r>
                        <w:r>
                          <w:rPr>
                            <w:sz w:val="15"/>
                            <w:szCs w:val="15"/>
                          </w:rPr>
                          <w:t>Photo of 5 dates</w:t>
                        </w:r>
                        <w:r w:rsidRPr="00DA508D">
                          <w:rPr>
                            <w:sz w:val="15"/>
                            <w:szCs w:val="15"/>
                          </w:rPr>
                          <w:t xml:space="preserve"> </w:t>
                        </w:r>
                      </w:p>
                      <w:p w14:paraId="3E417BA2" w14:textId="66662936" w:rsidR="00824B4B" w:rsidRPr="00DA508D" w:rsidRDefault="00824B4B" w:rsidP="005A67B3">
                        <w:pPr>
                          <w:pStyle w:val="Caption"/>
                          <w:spacing w:after="0"/>
                          <w:rPr>
                            <w:sz w:val="10"/>
                            <w:szCs w:val="15"/>
                          </w:rPr>
                        </w:pPr>
                        <w:r w:rsidRPr="00DA508D">
                          <w:rPr>
                            <w:sz w:val="10"/>
                            <w:szCs w:val="15"/>
                          </w:rPr>
                          <w:t>Source: http://www.smulweb.nl/wiki/4/Dadels</w:t>
                        </w:r>
                      </w:p>
                    </w:txbxContent>
                  </v:textbox>
                </v:shape>
                <w10:wrap type="through"/>
              </v:group>
            </w:pict>
          </mc:Fallback>
        </mc:AlternateContent>
      </w:r>
      <w:r w:rsidR="00E75C8E">
        <w:t>Introduction</w:t>
      </w:r>
    </w:p>
    <w:p w14:paraId="0E068322" w14:textId="5CFCC54A" w:rsidR="00645AA4" w:rsidRDefault="00E75AEB" w:rsidP="005B4592">
      <w:pPr>
        <w:spacing w:after="0" w:line="240" w:lineRule="auto"/>
        <w:jc w:val="both"/>
      </w:pPr>
      <w:r>
        <w:rPr>
          <w:noProof/>
          <w:lang w:eastAsia="en-GB"/>
        </w:rPr>
        <mc:AlternateContent>
          <mc:Choice Requires="wpg">
            <w:drawing>
              <wp:anchor distT="0" distB="0" distL="114300" distR="114300" simplePos="0" relativeHeight="251639808" behindDoc="0" locked="0" layoutInCell="1" allowOverlap="1" wp14:anchorId="4386DF29" wp14:editId="240C822B">
                <wp:simplePos x="0" y="0"/>
                <wp:positionH relativeFrom="column">
                  <wp:posOffset>2906346</wp:posOffset>
                </wp:positionH>
                <wp:positionV relativeFrom="paragraph">
                  <wp:posOffset>1044575</wp:posOffset>
                </wp:positionV>
                <wp:extent cx="2777490" cy="1372235"/>
                <wp:effectExtent l="0" t="0" r="0" b="0"/>
                <wp:wrapThrough wrapText="bothSides">
                  <wp:wrapPolygon edited="0">
                    <wp:start x="0" y="0"/>
                    <wp:lineTo x="0" y="21190"/>
                    <wp:lineTo x="21333" y="21190"/>
                    <wp:lineTo x="21333"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2777490" cy="1372235"/>
                          <a:chOff x="-4496" y="454425"/>
                          <a:chExt cx="5763946" cy="3534209"/>
                        </a:xfrm>
                      </wpg:grpSpPr>
                      <pic:pic xmlns:pic="http://schemas.openxmlformats.org/drawingml/2006/picture">
                        <pic:nvPicPr>
                          <pic:cNvPr id="4" name="Picture 4" descr="../../../../../Google%20Drive/4.%20Biologie/Studie%20Biologie/Master%20Year%202/2.%20Methods%20in%20Biodiversity%202017/4.%20Practicals/w2p3/images/Screen%20Shot%20201"/>
                          <pic:cNvPicPr>
                            <a:picLocks noChangeAspect="1"/>
                          </pic:cNvPicPr>
                        </pic:nvPicPr>
                        <pic:blipFill rotWithShape="1">
                          <a:blip r:embed="rId10">
                            <a:extLst>
                              <a:ext uri="{28A0092B-C50C-407E-A947-70E740481C1C}">
                                <a14:useLocalDpi xmlns:a14="http://schemas.microsoft.com/office/drawing/2010/main" val="0"/>
                              </a:ext>
                            </a:extLst>
                          </a:blip>
                          <a:srcRect t="13080" b="10451"/>
                          <a:stretch/>
                        </pic:blipFill>
                        <pic:spPr bwMode="auto">
                          <a:xfrm>
                            <a:off x="0" y="454425"/>
                            <a:ext cx="5759450" cy="2656590"/>
                          </a:xfrm>
                          <a:prstGeom prst="rect">
                            <a:avLst/>
                          </a:prstGeom>
                          <a:noFill/>
                          <a:ln>
                            <a:noFill/>
                          </a:ln>
                        </pic:spPr>
                      </pic:pic>
                      <wps:wsp>
                        <wps:cNvPr id="5" name="Text Box 5"/>
                        <wps:cNvSpPr txBox="1"/>
                        <wps:spPr>
                          <a:xfrm>
                            <a:off x="-4496" y="3245304"/>
                            <a:ext cx="5759451" cy="743330"/>
                          </a:xfrm>
                          <a:prstGeom prst="rect">
                            <a:avLst/>
                          </a:prstGeom>
                          <a:solidFill>
                            <a:prstClr val="white"/>
                          </a:solidFill>
                          <a:ln>
                            <a:noFill/>
                          </a:ln>
                          <a:effectLst/>
                        </wps:spPr>
                        <wps:txbx>
                          <w:txbxContent>
                            <w:p w14:paraId="25C77678" w14:textId="3FA74D07" w:rsidR="00824B4B" w:rsidRPr="00DA508D" w:rsidRDefault="00824B4B" w:rsidP="004A174F">
                              <w:pPr>
                                <w:pStyle w:val="Caption"/>
                                <w:spacing w:after="0"/>
                                <w:rPr>
                                  <w:noProof/>
                                  <w:sz w:val="20"/>
                                  <w:szCs w:val="22"/>
                                </w:rPr>
                              </w:pPr>
                              <w:bookmarkStart w:id="3" w:name="_Ref500678694"/>
                              <w:r w:rsidRPr="00DA508D">
                                <w:rPr>
                                  <w:sz w:val="15"/>
                                </w:rPr>
                                <w:t xml:space="preserve">Figure </w:t>
                              </w:r>
                              <w:r w:rsidRPr="00DA508D">
                                <w:rPr>
                                  <w:sz w:val="15"/>
                                </w:rPr>
                                <w:fldChar w:fldCharType="begin"/>
                              </w:r>
                              <w:r w:rsidRPr="00DA508D">
                                <w:rPr>
                                  <w:sz w:val="15"/>
                                </w:rPr>
                                <w:instrText xml:space="preserve"> SEQ Figure \* ARABIC </w:instrText>
                              </w:r>
                              <w:r w:rsidRPr="00DA508D">
                                <w:rPr>
                                  <w:sz w:val="15"/>
                                </w:rPr>
                                <w:fldChar w:fldCharType="separate"/>
                              </w:r>
                              <w:r w:rsidRPr="00DA508D">
                                <w:rPr>
                                  <w:noProof/>
                                  <w:sz w:val="15"/>
                                </w:rPr>
                                <w:t>2</w:t>
                              </w:r>
                              <w:r w:rsidRPr="00DA508D">
                                <w:rPr>
                                  <w:sz w:val="15"/>
                                </w:rPr>
                                <w:fldChar w:fldCharType="end"/>
                              </w:r>
                              <w:bookmarkEnd w:id="3"/>
                              <w:r w:rsidRPr="00DA508D">
                                <w:rPr>
                                  <w:sz w:val="15"/>
                                </w:rPr>
                                <w:t xml:space="preserve"> Occurrences of </w:t>
                              </w:r>
                              <w:r>
                                <w:rPr>
                                  <w:i/>
                                  <w:sz w:val="15"/>
                                </w:rPr>
                                <w:t>P.</w:t>
                              </w:r>
                              <w:r w:rsidRPr="00B56AF3">
                                <w:rPr>
                                  <w:i/>
                                  <w:sz w:val="15"/>
                                </w:rPr>
                                <w:t xml:space="preserve"> dactylifera</w:t>
                              </w:r>
                              <w:r>
                                <w:rPr>
                                  <w:i/>
                                  <w:sz w:val="15"/>
                                </w:rPr>
                                <w:t xml:space="preserve"> from GBIF</w:t>
                              </w:r>
                              <w:r w:rsidRPr="00DA508D">
                                <w:rPr>
                                  <w:sz w:val="15"/>
                                </w:rPr>
                                <w:t>. Accessed on 2017-12-0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86DF29" id="Group 6" o:spid="_x0000_s1029" style="position:absolute;left:0;text-align:left;margin-left:228.85pt;margin-top:82.25pt;width:218.7pt;height:108.05pt;z-index:251639808;mso-width-relative:margin;mso-height-relative:margin" coordorigin="-4496,454425" coordsize="5763946,353420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">
                <v:shape id="Picture 4" o:spid="_x0000_s1030" type="#_x0000_t75" alt="../../../../../Google%20Drive/4.%20Biologie/Studie%20Biologie/Master%20Year%202/2.%20Methods%20in%20Biodiversity%202017/4.%20Practicals/w2p3/images/Screen%20Shot%20201" style="position:absolute;top:454425;width:5759450;height:26565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I5&#10;sv7FAAAA2gAAAA8AAABkcnMvZG93bnJldi54bWxEj09rwkAUxO8Fv8PyCl5K3dQUkZiNSCVSSkGM&#10;PXh8ZF/+0OzbkF1j/PbdQqHHYWZ+w6TbyXRipMG1lhW8LCIQxKXVLdcKvs758xqE88gaO8uk4E4O&#10;ttnsIcVE2xufaCx8LQKEXYIKGu/7REpXNmTQLWxPHLzKDgZ9kEMt9YC3ADedXEbRShpsOSw02NNb&#10;Q+V3cTUKLk/j5xnzeOmrj2ObH/ZxVd1jpeaP024DwtPk/8N/7Xet4BV+r4QbILM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yObL+xQAAANoAAAAPAAAAAAAAAAAAAAAAAJwC&#10;AABkcnMvZG93bnJldi54bWxQSwUGAAAAAAQABAD3AAAAjgMAAAAA&#10;">
                  <v:imagedata r:id="rId11" o:title="../../../../../Google%20Drive/4.%20Biologie/Studie%20Biologie/Master%20Year%202/2.%20Methods%20in%20Biodiversity%202017/4.%20Practicals/w2p3/images/Screen%20Shot%20201" croptop="8572f" cropbottom="6849f"/>
                  <v:path arrowok="t"/>
                </v:shape>
                <v:shape id="Text Box 5" o:spid="_x0000_s1031" type="#_x0000_t202" style="position:absolute;left:-4496;top:3245304;width:5759451;height:7433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3rE6wgAA&#10;ANoAAAAPAAAAZHJzL2Rvd25yZXYueG1sRI9Pi8IwFMTvC36H8AQvi6YKyl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HesTrCAAAA2gAAAA8AAAAAAAAAAAAAAAAAlwIAAGRycy9kb3du&#10;cmV2LnhtbFBLBQYAAAAABAAEAPUAAACGAwAAAAA=&#10;" stroked="f">
                  <v:textbox inset="0,0,0,0">
                    <w:txbxContent>
                      <w:p w14:paraId="25C77678" w14:textId="3FA74D07" w:rsidR="00824B4B" w:rsidRPr="00DA508D" w:rsidRDefault="00824B4B" w:rsidP="004A174F">
                        <w:pPr>
                          <w:pStyle w:val="Caption"/>
                          <w:spacing w:after="0"/>
                          <w:rPr>
                            <w:noProof/>
                            <w:sz w:val="20"/>
                            <w:szCs w:val="22"/>
                          </w:rPr>
                        </w:pPr>
                        <w:bookmarkStart w:id="4" w:name="_Ref500678694"/>
                        <w:r w:rsidRPr="00DA508D">
                          <w:rPr>
                            <w:sz w:val="15"/>
                          </w:rPr>
                          <w:t xml:space="preserve">Figure </w:t>
                        </w:r>
                        <w:r w:rsidRPr="00DA508D">
                          <w:rPr>
                            <w:sz w:val="15"/>
                          </w:rPr>
                          <w:fldChar w:fldCharType="begin"/>
                        </w:r>
                        <w:r w:rsidRPr="00DA508D">
                          <w:rPr>
                            <w:sz w:val="15"/>
                          </w:rPr>
                          <w:instrText xml:space="preserve"> SEQ Figure \* ARABIC </w:instrText>
                        </w:r>
                        <w:r w:rsidRPr="00DA508D">
                          <w:rPr>
                            <w:sz w:val="15"/>
                          </w:rPr>
                          <w:fldChar w:fldCharType="separate"/>
                        </w:r>
                        <w:r w:rsidRPr="00DA508D">
                          <w:rPr>
                            <w:noProof/>
                            <w:sz w:val="15"/>
                          </w:rPr>
                          <w:t>2</w:t>
                        </w:r>
                        <w:r w:rsidRPr="00DA508D">
                          <w:rPr>
                            <w:sz w:val="15"/>
                          </w:rPr>
                          <w:fldChar w:fldCharType="end"/>
                        </w:r>
                        <w:bookmarkEnd w:id="4"/>
                        <w:r w:rsidRPr="00DA508D">
                          <w:rPr>
                            <w:sz w:val="15"/>
                          </w:rPr>
                          <w:t xml:space="preserve"> Occurrences of </w:t>
                        </w:r>
                        <w:r>
                          <w:rPr>
                            <w:i/>
                            <w:sz w:val="15"/>
                          </w:rPr>
                          <w:t>P.</w:t>
                        </w:r>
                        <w:r w:rsidRPr="00B56AF3">
                          <w:rPr>
                            <w:i/>
                            <w:sz w:val="15"/>
                          </w:rPr>
                          <w:t xml:space="preserve"> dactylifera</w:t>
                        </w:r>
                        <w:r>
                          <w:rPr>
                            <w:i/>
                            <w:sz w:val="15"/>
                          </w:rPr>
                          <w:t xml:space="preserve"> from GBIF</w:t>
                        </w:r>
                        <w:r w:rsidRPr="00DA508D">
                          <w:rPr>
                            <w:sz w:val="15"/>
                          </w:rPr>
                          <w:t>. Accessed on 2017-12-08.</w:t>
                        </w:r>
                      </w:p>
                    </w:txbxContent>
                  </v:textbox>
                </v:shape>
                <w10:wrap type="through"/>
              </v:group>
            </w:pict>
          </mc:Fallback>
        </mc:AlternateContent>
      </w:r>
      <w:r w:rsidR="00104632" w:rsidRPr="00104632">
        <w:t>Dat</w:t>
      </w:r>
      <w:r w:rsidR="007F2F26">
        <w:t>e palms (</w:t>
      </w:r>
      <w:r w:rsidR="007F2F26" w:rsidRPr="00E77FEE">
        <w:rPr>
          <w:i/>
        </w:rPr>
        <w:t>Phoenix dactylifera</w:t>
      </w:r>
      <w:r w:rsidR="007F2F26">
        <w:t xml:space="preserve"> L.) belongs to one of the most important plant families for human use</w:t>
      </w:r>
      <w:r w:rsidR="00B37AA4">
        <w:t xml:space="preserve"> </w:t>
      </w:r>
      <w:r w:rsidR="00B37AA4">
        <w:fldChar w:fldCharType="begin" w:fldLock="1"/>
      </w:r>
      <w:r w:rsidR="00B37AA4">
        <w:instrText>ADDIN CSL_CITATION { "citationItems" : [ { "id" : "ITEM-1", "itemData" : { "DOI" : "10.4238/2014.December.4.29", "ISBN" : "1676-5680", "ISSN" : "16765680", "PMID" : "25501246", "abstract" : "DNA barcoding is a promising tool for species identification at the molecular level. The barcoding system is well established for species differentiation in animals, while it is less common in plants. We evaluated 2 barcoding regions, maturase K (matK) and ribulose bisphosphate carboxylase (rbcL), to compare species of Palmae according to amplification success, discrimination power, and inter- and intra-specific divergence. Both regions appear to have potential to discriminate most species of Palmae, but 2 species, Phoenix dactylifera and Phoenix sylvestris, did not show variation in the nucleotides of the barcode genes. P. sylvestris is said to be the sister species of P. dactilyfera according to its morphological and genetic proximity to the cultivated date palm. Thus, the status of these 2 species needs to be re-evaluated considering more genes as barcodes. Furthermore, rbcL has a higher discrimination power (90%) than matK (66.6%) and can thus be potentially used as a standard barcode to discriminate the species of Palmae.", "author" : [ { "dropping-particle" : "", "family" : "Naeem", "given" : "A.", "non-dropping-particle" : "", "parse-names" : false, "suffix" : "" }, { "dropping-particle" : "", "family" : "Khan", "given" : "A.A.", "non-dropping-particle" : "", "parse-names" : false, "suffix" : "" }, { "dropping-particle" : "", "family" : "Cheema", "given" : "H.M.N.", "non-dropping-particle" : "", "parse-names" : false, "suffix" : "" }, { "dropping-particle" : "", "family" : "Khan", "given" : "I.A.", "non-dropping-particle" : "", "parse-names" : false, "suffix" : "" }, { "dropping-particle" : "", "family" : "Buerkert", "given" : "A.", "non-dropping-particle" : "", "parse-names" : false, "suffix" : "" } ], "container-title" : "Genetics and Molecular Research", "id" : "ITEM-1", "issue" : "4", "issued" : { "date-parts" : [ [ "2014", "12", "4" ] ] }, "page" : "10341-10348", "title" : "DNA barcoding for species identification in the Palmae family", "type" : "article-journal", "volume" : "13" }, "uris" : [ "http://www.mendeley.com/documents/?uuid=9bb3ed59-2a07-4052-93ef-733484c53ba1" ] }, { "id" : "ITEM-2", "itemData" : { "ISBN" : "0018-5345", "ISSN" : "00185345", "abstract" : "Date palm (Phoenix dactylifera L.) is one of the oldest fruit crops grown in the arid regions of the Arabian Peninsula, North Africa, and the Middle East. The most probable area of origin of the date palm was in or near what is now the country of Iraq, but date cultivation spread to many countries starting in ancient times. Dates are a major food source and income source for local populations in the Middle East and North Africa, and play significant roles in the economy, society, and environment in these areas. In addition to serving directly as a food source, dates are packed and processed in a number of ways, and other parts of the tree are used for various purposes. The date palm is a diploid, perennial, dioecious, and monocotyledonous plant adapted to arid environments. It has unique biological and developmental characteristics that necessitate special propagation, culture, and management techniques. Thousands of date palm cultivars and selections exist in different date-growing countries. Different genetic marker systems have been used to study genetic relationships among date palm cultivars. The long life cycle, long period of juvenility, and dioecism of date palms make breeding challenging. Worldwide date production has grown from 1,809,091 t in 1962 to 6,924,975 t in 2005. Worldwide date production will continue to grow, especially in the Middle East, despite current and future challenges.", "author" : [ { "dropping-particle" : "", "family" : "Chao", "given" : "Chih Cheng T", "non-dropping-particle" : "", "parse-names" : false, "suffix" : "" }, { "dropping-particle" : "", "family" : "Krueger", "given" : "Robert R.", "non-dropping-particle" : "", "parse-names" : false, "suffix" : "" } ], "container-title" : "HortScience", "id" : "ITEM-2", "issue" : "5", "issued" : { "date-parts" : [ [ "2007" ] ] }, "page" : "1077-1082", "title" : "The date palm (Phoenix dactylifera L.): Overview of biology, uses, and cultivation", "type" : "article-journal", "volume" : "42" }, "uris" : [ "http://www.mendeley.com/documents/?uuid=b6ecf3c8-0582-481e-98ea-8504c5aba4ee" ] } ], "mendeley" : { "formattedCitation" : "(Naeem et al. 2014; Chao and Krueger 2007)", "plainTextFormattedCitation" : "(Naeem et al. 2014; Chao and Krueger 2007)", "previouslyFormattedCitation" : "(Naeem et al. 2014; Chao and Krueger 2007)" }, "properties" : {  }, "schema" : "https://github.com/citation-style-language/schema/raw/master/csl-citation.json" }</w:instrText>
      </w:r>
      <w:r w:rsidR="00B37AA4">
        <w:fldChar w:fldCharType="separate"/>
      </w:r>
      <w:r w:rsidR="00B37AA4" w:rsidRPr="00B37AA4">
        <w:rPr>
          <w:noProof/>
        </w:rPr>
        <w:t>(Naeem et al. 2014; Chao and Krueger 2007)</w:t>
      </w:r>
      <w:r w:rsidR="00B37AA4">
        <w:fldChar w:fldCharType="end"/>
      </w:r>
      <w:r w:rsidR="00181DCC">
        <w:t xml:space="preserve"> as they produce dates (</w:t>
      </w:r>
      <w:r w:rsidR="00181DCC">
        <w:fldChar w:fldCharType="begin"/>
      </w:r>
      <w:r w:rsidR="00181DCC">
        <w:instrText xml:space="preserve"> REF _Ref500677922 \h </w:instrText>
      </w:r>
      <w:r w:rsidR="009153BB">
        <w:instrText xml:space="preserve"> \* MERGEFORMAT </w:instrText>
      </w:r>
      <w:r w:rsidR="00181DCC">
        <w:fldChar w:fldCharType="separate"/>
      </w:r>
      <w:r w:rsidR="00181DCC">
        <w:t xml:space="preserve">Figure </w:t>
      </w:r>
      <w:r w:rsidR="00181DCC">
        <w:rPr>
          <w:noProof/>
        </w:rPr>
        <w:t>1</w:t>
      </w:r>
      <w:r w:rsidR="00181DCC">
        <w:fldChar w:fldCharType="end"/>
      </w:r>
      <w:r w:rsidR="00181DCC">
        <w:t>)</w:t>
      </w:r>
      <w:r w:rsidR="007F2F26">
        <w:t xml:space="preserve">. </w:t>
      </w:r>
      <w:r w:rsidR="007F2F26" w:rsidRPr="00B37AA4">
        <w:t>This important fruit</w:t>
      </w:r>
      <w:r w:rsidR="00181DCC">
        <w:t>,</w:t>
      </w:r>
      <w:r w:rsidR="00B37AA4">
        <w:t xml:space="preserve"> with over 1000 cultivars</w:t>
      </w:r>
      <w:r w:rsidR="00181DCC">
        <w:t>,</w:t>
      </w:r>
      <w:r w:rsidR="007F2F26" w:rsidRPr="00B37AA4">
        <w:t xml:space="preserve"> is </w:t>
      </w:r>
      <w:r w:rsidR="00B37AA4" w:rsidRPr="00B37AA4">
        <w:t>serving</w:t>
      </w:r>
      <w:r w:rsidR="00B37AA4">
        <w:t xml:space="preserve"> as direct</w:t>
      </w:r>
      <w:r w:rsidR="00B37AA4" w:rsidRPr="00B37AA4">
        <w:t xml:space="preserve"> fruit source in countries over the whole world.</w:t>
      </w:r>
      <w:r w:rsidR="00B37AA4">
        <w:t xml:space="preserve"> </w:t>
      </w:r>
      <w:r w:rsidR="00A12591">
        <w:t>T</w:t>
      </w:r>
      <w:r w:rsidR="00B37AA4">
        <w:t xml:space="preserve">his fruit can </w:t>
      </w:r>
      <w:r w:rsidR="00181DCC">
        <w:t xml:space="preserve">tolerate periods of high temperature and drought, </w:t>
      </w:r>
      <w:r w:rsidR="00A12591">
        <w:t xml:space="preserve">and will also require very hot summers with almost no rain and low humidity.  An old saying goes that the date palm need his feet wet, but his head in the fire, as it will need a sufficient amount of groundwater </w:t>
      </w:r>
      <w:r w:rsidR="00A12591">
        <w:fldChar w:fldCharType="begin" w:fldLock="1"/>
      </w:r>
      <w:r w:rsidR="00A12591">
        <w:instrText>ADDIN CSL_CITATION { "citationItems" : [ { "id" : "ITEM-1", "itemData" : { "ISBN" : "0018-5345", "ISSN" : "00185345", "abstract" : "Date palm (Phoenix dactylifera L.) is one of the oldest fruit crops grown in the arid regions of the Arabian Peninsula, North Africa, and the Middle East. The most probable area of origin of the date palm was in or near what is now the country of Iraq, but date cultivation spread to many countries starting in ancient times. Dates are a major food source and income source for local populations in the Middle East and North Africa, and play significant roles in the economy, society, and environment in these areas. In addition to serving directly as a food source, dates are packed and processed in a number of ways, and other parts of the tree are used for various purposes. The date palm is a diploid, perennial, dioecious, and monocotyledonous plant adapted to arid environments. It has unique biological and developmental characteristics that necessitate special propagation, culture, and management techniques. Thousands of date palm cultivars and selections exist in different date-growing countries. Different genetic marker systems have been used to study genetic relationships among date palm cultivars. The long life cycle, long period of juvenility, and dioecism of date palms make breeding challenging. Worldwide date production has grown from 1,809,091 t in 1962 to 6,924,975 t in 2005. Worldwide date production will continue to grow, especially in the Middle East, despite current and future challenges.", "author" : [ { "dropping-particle" : "", "family" : "Chao", "given" : "Chih Cheng T", "non-dropping-particle" : "", "parse-names" : false, "suffix" : "" }, { "dropping-particle" : "", "family" : "Krueger", "given" : "Robert R.", "non-dropping-particle" : "", "parse-names" : false, "suffix" : "" } ], "container-title" : "HortScience", "id" : "ITEM-1", "issue" : "5", "issued" : { "date-parts" : [ [ "2007" ] ] }, "page" : "1077-1082", "title" : "The date palm (Phoenix dactylifera L.): Overview of biology, uses, and cultivation", "type" : "article-journal", "volume" : "42" }, "uris" : [ "http://www.mendeley.com/documents/?uuid=b6ecf3c8-0582-481e-98ea-8504c5aba4ee" ] } ], "mendeley" : { "formattedCitation" : "(Chao and Krueger 2007)", "plainTextFormattedCitation" : "(Chao and Krueger 2007)", "previouslyFormattedCitation" : "(Chao and Krueger 2007)" }, "properties" : {  }, "schema" : "https://github.com/citation-style-language/schema/raw/master/csl-citation.json" }</w:instrText>
      </w:r>
      <w:r w:rsidR="00A12591">
        <w:fldChar w:fldCharType="separate"/>
      </w:r>
      <w:r w:rsidR="00A12591" w:rsidRPr="00A12591">
        <w:rPr>
          <w:noProof/>
        </w:rPr>
        <w:t>(Chao and Krueger 2007)</w:t>
      </w:r>
      <w:r w:rsidR="00A12591">
        <w:fldChar w:fldCharType="end"/>
      </w:r>
      <w:r w:rsidR="00A12591">
        <w:t>.</w:t>
      </w:r>
    </w:p>
    <w:p w14:paraId="3E5E3F4A" w14:textId="1BCB2FFD" w:rsidR="005B4592" w:rsidRPr="00B37AA4" w:rsidRDefault="005B4592" w:rsidP="005B4592">
      <w:pPr>
        <w:spacing w:after="0" w:line="240" w:lineRule="auto"/>
        <w:jc w:val="both"/>
      </w:pPr>
      <w:r>
        <w:tab/>
      </w:r>
      <w:r w:rsidR="00645AA4">
        <w:t xml:space="preserve">The GBIF website contains 1,534 records on </w:t>
      </w:r>
      <w:r w:rsidR="00645AA4" w:rsidRPr="00E77FEE">
        <w:rPr>
          <w:i/>
        </w:rPr>
        <w:t>P. dactylifera</w:t>
      </w:r>
      <w:r w:rsidR="00645AA4">
        <w:t xml:space="preserve"> around the whole globe</w:t>
      </w:r>
      <w:r w:rsidR="00C92FD3">
        <w:t xml:space="preserve"> (</w:t>
      </w:r>
      <w:r w:rsidR="00E8395B">
        <w:fldChar w:fldCharType="begin"/>
      </w:r>
      <w:r w:rsidR="00E8395B">
        <w:instrText xml:space="preserve"> REF _Ref500678694 \h </w:instrText>
      </w:r>
      <w:r w:rsidR="009153BB">
        <w:instrText xml:space="preserve"> \* MERGEFORMAT </w:instrText>
      </w:r>
      <w:r w:rsidR="00E8395B">
        <w:fldChar w:fldCharType="separate"/>
      </w:r>
      <w:r w:rsidR="00E8395B">
        <w:t xml:space="preserve">Figure </w:t>
      </w:r>
      <w:r w:rsidR="00E8395B">
        <w:rPr>
          <w:noProof/>
        </w:rPr>
        <w:t>2</w:t>
      </w:r>
      <w:r w:rsidR="00E8395B">
        <w:fldChar w:fldCharType="end"/>
      </w:r>
      <w:r w:rsidR="00E8395B">
        <w:t xml:space="preserve">). After viewing the dataset 3 records were deleted as they did not represent </w:t>
      </w:r>
      <w:r w:rsidR="00E8395B" w:rsidRPr="00E77FEE">
        <w:rPr>
          <w:i/>
        </w:rPr>
        <w:t>P. dactylifera</w:t>
      </w:r>
      <w:r w:rsidR="00E8395B">
        <w:t xml:space="preserve">, so a total of 1531 records were used in this report. As can be seen in </w:t>
      </w:r>
      <w:r w:rsidR="00E8395B">
        <w:fldChar w:fldCharType="begin"/>
      </w:r>
      <w:r w:rsidR="00E8395B">
        <w:instrText xml:space="preserve"> REF _Ref500678694 \h </w:instrText>
      </w:r>
      <w:r w:rsidR="009153BB">
        <w:instrText xml:space="preserve"> \* MERGEFORMAT </w:instrText>
      </w:r>
      <w:r w:rsidR="00E8395B">
        <w:fldChar w:fldCharType="separate"/>
      </w:r>
      <w:r w:rsidR="00E8395B">
        <w:t xml:space="preserve">Figure </w:t>
      </w:r>
      <w:r w:rsidR="00E8395B">
        <w:rPr>
          <w:noProof/>
        </w:rPr>
        <w:t>2</w:t>
      </w:r>
      <w:r w:rsidR="00E8395B">
        <w:fldChar w:fldCharType="end"/>
      </w:r>
      <w:r w:rsidR="00E8395B">
        <w:t xml:space="preserve"> most of the distribution is around the </w:t>
      </w:r>
      <w:r w:rsidR="009153BB">
        <w:t>Mediterranean Sea</w:t>
      </w:r>
      <w:r w:rsidR="00E8395B">
        <w:t xml:space="preserve">, the Middle East and Australia. </w:t>
      </w:r>
    </w:p>
    <w:p w14:paraId="1F759969" w14:textId="638CE7CC" w:rsidR="00E75C8E" w:rsidRDefault="00E95E2A" w:rsidP="00DA508D">
      <w:pPr>
        <w:pStyle w:val="Heading2"/>
      </w:pPr>
      <w:bookmarkStart w:id="5" w:name="_oq9ryhefgqzl" w:colFirst="0" w:colLast="0"/>
      <w:bookmarkEnd w:id="5"/>
      <w:r>
        <w:t>Methodology</w:t>
      </w:r>
    </w:p>
    <w:p w14:paraId="0706D380" w14:textId="5A8F1FF6" w:rsidR="005B4592" w:rsidRPr="00E77FEE" w:rsidRDefault="00DD1316" w:rsidP="005B4592">
      <w:pPr>
        <w:spacing w:after="0" w:line="240" w:lineRule="auto"/>
        <w:jc w:val="both"/>
      </w:pPr>
      <w:r>
        <w:t>The ‘</w:t>
      </w:r>
      <w:r>
        <w:rPr>
          <w:i/>
        </w:rPr>
        <w:t xml:space="preserve">Current’ </w:t>
      </w:r>
      <w:r>
        <w:t>and ‘</w:t>
      </w:r>
      <w:r>
        <w:rPr>
          <w:i/>
        </w:rPr>
        <w:t xml:space="preserve">Present’ </w:t>
      </w:r>
      <w:r>
        <w:t>BioClim (</w:t>
      </w:r>
      <w:hyperlink r:id="rId12" w:history="1">
        <w:r w:rsidR="00A93E99" w:rsidRPr="00C460D0">
          <w:rPr>
            <w:rStyle w:val="Hyperlink"/>
          </w:rPr>
          <w:t>http://www.worldclim.org/</w:t>
        </w:r>
      </w:hyperlink>
      <w:r w:rsidR="00A93E99">
        <w:t xml:space="preserve"> Version: 1.4) climatic variables</w:t>
      </w:r>
      <w:r>
        <w:t xml:space="preserve"> were used as climatic variables for the </w:t>
      </w:r>
      <w:r w:rsidRPr="00E77FEE">
        <w:rPr>
          <w:i/>
        </w:rPr>
        <w:t>P. dactylifera</w:t>
      </w:r>
      <w:r>
        <w:t xml:space="preserve"> occurrence distribution</w:t>
      </w:r>
      <w:r w:rsidR="00FA096E">
        <w:t xml:space="preserve">. Present data was </w:t>
      </w:r>
      <w:r w:rsidR="005879E4">
        <w:t>downloaded in</w:t>
      </w:r>
      <w:r w:rsidR="00FA096E">
        <w:t xml:space="preserve"> the</w:t>
      </w:r>
      <w:r w:rsidR="009153BB">
        <w:t xml:space="preserve"> ‘</w:t>
      </w:r>
      <w:r w:rsidR="00FA096E">
        <w:rPr>
          <w:i/>
        </w:rPr>
        <w:t>5-</w:t>
      </w:r>
      <w:r w:rsidR="009153BB" w:rsidRPr="00FA096E">
        <w:rPr>
          <w:i/>
        </w:rPr>
        <w:t>min</w:t>
      </w:r>
      <w:r w:rsidR="009153BB">
        <w:t xml:space="preserve">’ </w:t>
      </w:r>
      <w:r w:rsidR="00FA096E">
        <w:t>format and future data</w:t>
      </w:r>
      <w:r w:rsidR="0069544E">
        <w:t xml:space="preserve"> of 50 years later</w:t>
      </w:r>
      <w:r w:rsidR="00FA096E">
        <w:t xml:space="preserve"> was the “</w:t>
      </w:r>
      <w:r w:rsidR="00FA096E" w:rsidRPr="00FA096E">
        <w:rPr>
          <w:i/>
        </w:rPr>
        <w:t>2050 RCP 4.5  HadGEM2-AO</w:t>
      </w:r>
      <w:r w:rsidR="00FA096E">
        <w:rPr>
          <w:i/>
        </w:rPr>
        <w:t>”</w:t>
      </w:r>
      <w:r w:rsidR="00FA096E" w:rsidRPr="00FA096E">
        <w:rPr>
          <w:i/>
        </w:rPr>
        <w:t xml:space="preserve"> </w:t>
      </w:r>
      <w:r w:rsidR="00FA096E">
        <w:t>projection in the “</w:t>
      </w:r>
      <w:r w:rsidR="00FA096E">
        <w:rPr>
          <w:i/>
        </w:rPr>
        <w:t xml:space="preserve">5-min” </w:t>
      </w:r>
      <w:r w:rsidR="00FA096E">
        <w:t>format</w:t>
      </w:r>
      <w:r>
        <w:t xml:space="preserve">. </w:t>
      </w:r>
      <w:r w:rsidR="00A93E99">
        <w:t xml:space="preserve">These BioClim rasters were clipped to the species occurrence </w:t>
      </w:r>
      <w:r w:rsidR="00C06F84">
        <w:t xml:space="preserve">data, as climatic data outside </w:t>
      </w:r>
      <w:r w:rsidR="00C06F84" w:rsidRPr="00E77FEE">
        <w:rPr>
          <w:i/>
        </w:rPr>
        <w:t xml:space="preserve">P. dactylifera </w:t>
      </w:r>
      <w:r w:rsidR="00C06F84">
        <w:t>location data is not needed. Climatic variables were selected using Spearman’s correlations. Correlations of 0.7 and higher were left out and in the end 5 variables were selected</w:t>
      </w:r>
      <w:r w:rsidR="00441417">
        <w:t xml:space="preserve"> that had no correlation with each other</w:t>
      </w:r>
      <w:r w:rsidR="00C06F84">
        <w:t xml:space="preserve">.  </w:t>
      </w:r>
      <w:r w:rsidR="00D83811">
        <w:fldChar w:fldCharType="begin"/>
      </w:r>
      <w:r w:rsidR="00D83811">
        <w:instrText xml:space="preserve"> REF _Ref500682939 \h </w:instrText>
      </w:r>
      <w:r w:rsidR="009153BB">
        <w:instrText xml:space="preserve"> \* MERGEFORMAT </w:instrText>
      </w:r>
      <w:r w:rsidR="00D83811">
        <w:fldChar w:fldCharType="separate"/>
      </w:r>
      <w:r w:rsidR="00D83811">
        <w:t xml:space="preserve">Table </w:t>
      </w:r>
      <w:r w:rsidR="00D83811">
        <w:rPr>
          <w:noProof/>
        </w:rPr>
        <w:t>1</w:t>
      </w:r>
      <w:r w:rsidR="00D83811">
        <w:fldChar w:fldCharType="end"/>
      </w:r>
      <w:r w:rsidR="00D83811">
        <w:t xml:space="preserve"> shows the selected variables and the reason why they were selected.</w:t>
      </w:r>
      <w:r w:rsidR="00441417">
        <w:t xml:space="preserve"> Future, present, and training BioClims were then exported as ‘</w:t>
      </w:r>
      <w:r w:rsidR="00441417" w:rsidRPr="00441417">
        <w:rPr>
          <w:i/>
        </w:rPr>
        <w:t>asc</w:t>
      </w:r>
      <w:r w:rsidR="00441417">
        <w:t>’</w:t>
      </w:r>
      <w:r w:rsidR="005879E4">
        <w:t xml:space="preserve"> </w:t>
      </w:r>
      <w:r w:rsidR="005879E4" w:rsidRPr="005879E4">
        <w:t>format</w:t>
      </w:r>
      <w:r w:rsidR="00441417">
        <w:t xml:space="preserve"> for species modelling.</w:t>
      </w:r>
    </w:p>
    <w:p w14:paraId="1107A172" w14:textId="78DD3923" w:rsidR="00E77FEE" w:rsidRPr="004A174F" w:rsidRDefault="00E77FEE" w:rsidP="004A174F">
      <w:pPr>
        <w:pStyle w:val="Caption"/>
        <w:keepNext/>
        <w:spacing w:after="0"/>
        <w:jc w:val="both"/>
        <w:rPr>
          <w:sz w:val="15"/>
        </w:rPr>
      </w:pPr>
      <w:bookmarkStart w:id="6" w:name="_Ref500682939"/>
      <w:r w:rsidRPr="004A174F">
        <w:rPr>
          <w:sz w:val="15"/>
        </w:rPr>
        <w:t xml:space="preserve">Table </w:t>
      </w:r>
      <w:r w:rsidRPr="004A174F">
        <w:rPr>
          <w:sz w:val="15"/>
        </w:rPr>
        <w:fldChar w:fldCharType="begin"/>
      </w:r>
      <w:r w:rsidRPr="004A174F">
        <w:rPr>
          <w:sz w:val="15"/>
        </w:rPr>
        <w:instrText xml:space="preserve"> SEQ Table \* ARABIC </w:instrText>
      </w:r>
      <w:r w:rsidRPr="004A174F">
        <w:rPr>
          <w:sz w:val="15"/>
        </w:rPr>
        <w:fldChar w:fldCharType="separate"/>
      </w:r>
      <w:r w:rsidRPr="004A174F">
        <w:rPr>
          <w:noProof/>
          <w:sz w:val="15"/>
        </w:rPr>
        <w:t>1</w:t>
      </w:r>
      <w:r w:rsidRPr="004A174F">
        <w:rPr>
          <w:sz w:val="15"/>
        </w:rPr>
        <w:fldChar w:fldCharType="end"/>
      </w:r>
      <w:bookmarkEnd w:id="6"/>
      <w:r w:rsidRPr="004A174F">
        <w:rPr>
          <w:sz w:val="15"/>
        </w:rPr>
        <w:t xml:space="preserve"> Five climatic variables that were selected for </w:t>
      </w:r>
      <w:r w:rsidR="00FA096E" w:rsidRPr="004A174F">
        <w:rPr>
          <w:sz w:val="15"/>
        </w:rPr>
        <w:t>modelling</w:t>
      </w:r>
      <w:r w:rsidRPr="004A174F">
        <w:rPr>
          <w:sz w:val="15"/>
        </w:rPr>
        <w:t xml:space="preserve"> of </w:t>
      </w:r>
      <w:r w:rsidRPr="004A174F">
        <w:rPr>
          <w:i/>
          <w:sz w:val="15"/>
        </w:rPr>
        <w:t>P. dactylifera</w:t>
      </w:r>
      <w:r w:rsidRPr="004A174F">
        <w:rPr>
          <w:sz w:val="15"/>
        </w:rPr>
        <w:t xml:space="preserve"> </w:t>
      </w:r>
      <w:r w:rsidR="00FA096E" w:rsidRPr="004A174F">
        <w:rPr>
          <w:sz w:val="15"/>
        </w:rPr>
        <w:t>occurrence</w:t>
      </w:r>
      <w:r w:rsidRPr="004A174F">
        <w:rPr>
          <w:sz w:val="15"/>
        </w:rPr>
        <w:t xml:space="preserve"> data</w:t>
      </w:r>
    </w:p>
    <w:tbl>
      <w:tblPr>
        <w:tblStyle w:val="GridTable3-Accent1"/>
        <w:tblW w:w="5000" w:type="pct"/>
        <w:tblLook w:val="04A0" w:firstRow="1" w:lastRow="0" w:firstColumn="1" w:lastColumn="0" w:noHBand="0" w:noVBand="1"/>
      </w:tblPr>
      <w:tblGrid>
        <w:gridCol w:w="919"/>
        <w:gridCol w:w="2767"/>
        <w:gridCol w:w="5334"/>
      </w:tblGrid>
      <w:tr w:rsidR="0053752F" w:rsidRPr="00DA508D" w14:paraId="12F21ADB" w14:textId="77777777" w:rsidTr="0053752F">
        <w:trPr>
          <w:cnfStyle w:val="100000000000" w:firstRow="1" w:lastRow="0" w:firstColumn="0" w:lastColumn="0" w:oddVBand="0" w:evenVBand="0" w:oddHBand="0" w:evenHBand="0" w:firstRowFirstColumn="0" w:firstRowLastColumn="0" w:lastRowFirstColumn="0" w:lastRowLastColumn="0"/>
          <w:trHeight w:val="121"/>
        </w:trPr>
        <w:tc>
          <w:tcPr>
            <w:cnfStyle w:val="001000000100" w:firstRow="0" w:lastRow="0" w:firstColumn="1" w:lastColumn="0" w:oddVBand="0" w:evenVBand="0" w:oddHBand="0" w:evenHBand="0" w:firstRowFirstColumn="1" w:firstRowLastColumn="0" w:lastRowFirstColumn="0" w:lastRowLastColumn="0"/>
            <w:tcW w:w="509" w:type="pct"/>
          </w:tcPr>
          <w:p w14:paraId="63AA505B" w14:textId="0E0D22AF" w:rsidR="00C06F84" w:rsidRPr="00DA508D" w:rsidRDefault="00F213CA" w:rsidP="009153BB">
            <w:pPr>
              <w:jc w:val="both"/>
              <w:rPr>
                <w:sz w:val="16"/>
              </w:rPr>
            </w:pPr>
            <w:r w:rsidRPr="00DA508D">
              <w:rPr>
                <w:sz w:val="16"/>
              </w:rPr>
              <w:t>Variable</w:t>
            </w:r>
          </w:p>
        </w:tc>
        <w:tc>
          <w:tcPr>
            <w:tcW w:w="1534" w:type="pct"/>
          </w:tcPr>
          <w:p w14:paraId="17D9942B" w14:textId="43527B44" w:rsidR="00C06F84" w:rsidRPr="00DA508D" w:rsidRDefault="00C06F84" w:rsidP="009153BB">
            <w:pPr>
              <w:jc w:val="both"/>
              <w:cnfStyle w:val="100000000000" w:firstRow="1" w:lastRow="0" w:firstColumn="0" w:lastColumn="0" w:oddVBand="0" w:evenVBand="0" w:oddHBand="0" w:evenHBand="0" w:firstRowFirstColumn="0" w:firstRowLastColumn="0" w:lastRowFirstColumn="0" w:lastRowLastColumn="0"/>
              <w:rPr>
                <w:sz w:val="16"/>
              </w:rPr>
            </w:pPr>
            <w:r w:rsidRPr="00DA508D">
              <w:rPr>
                <w:sz w:val="16"/>
              </w:rPr>
              <w:t>Climatic Variable</w:t>
            </w:r>
          </w:p>
        </w:tc>
        <w:tc>
          <w:tcPr>
            <w:tcW w:w="2957" w:type="pct"/>
          </w:tcPr>
          <w:p w14:paraId="1115F8AF" w14:textId="20594BB9" w:rsidR="00C06F84" w:rsidRPr="00DA508D" w:rsidRDefault="00C06F84" w:rsidP="009153BB">
            <w:pPr>
              <w:jc w:val="both"/>
              <w:cnfStyle w:val="100000000000" w:firstRow="1" w:lastRow="0" w:firstColumn="0" w:lastColumn="0" w:oddVBand="0" w:evenVBand="0" w:oddHBand="0" w:evenHBand="0" w:firstRowFirstColumn="0" w:firstRowLastColumn="0" w:lastRowFirstColumn="0" w:lastRowLastColumn="0"/>
              <w:rPr>
                <w:sz w:val="16"/>
              </w:rPr>
            </w:pPr>
            <w:r w:rsidRPr="00DA508D">
              <w:rPr>
                <w:sz w:val="16"/>
              </w:rPr>
              <w:t>Reason why used</w:t>
            </w:r>
          </w:p>
        </w:tc>
      </w:tr>
      <w:tr w:rsidR="0053752F" w:rsidRPr="00DA508D" w14:paraId="345F125D" w14:textId="77777777" w:rsidTr="0053752F">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509" w:type="pct"/>
          </w:tcPr>
          <w:p w14:paraId="0C0EDE67" w14:textId="77777777" w:rsidR="00C06F84" w:rsidRPr="00DA508D" w:rsidRDefault="00C06F84" w:rsidP="009153BB">
            <w:pPr>
              <w:jc w:val="both"/>
              <w:rPr>
                <w:sz w:val="16"/>
              </w:rPr>
            </w:pPr>
            <w:r w:rsidRPr="00DA508D">
              <w:rPr>
                <w:sz w:val="16"/>
              </w:rPr>
              <w:t xml:space="preserve">Bio2 </w:t>
            </w:r>
          </w:p>
        </w:tc>
        <w:tc>
          <w:tcPr>
            <w:tcW w:w="1534" w:type="pct"/>
          </w:tcPr>
          <w:p w14:paraId="2E67B38D" w14:textId="5C30D8C4" w:rsidR="00C06F84" w:rsidRPr="00DA508D" w:rsidRDefault="00F213CA" w:rsidP="009153BB">
            <w:pPr>
              <w:jc w:val="both"/>
              <w:cnfStyle w:val="000000100000" w:firstRow="0" w:lastRow="0" w:firstColumn="0" w:lastColumn="0" w:oddVBand="0" w:evenVBand="0" w:oddHBand="1" w:evenHBand="0" w:firstRowFirstColumn="0" w:firstRowLastColumn="0" w:lastRowFirstColumn="0" w:lastRowLastColumn="0"/>
              <w:rPr>
                <w:sz w:val="16"/>
              </w:rPr>
            </w:pPr>
            <w:r w:rsidRPr="00DA508D">
              <w:rPr>
                <w:sz w:val="16"/>
              </w:rPr>
              <w:t>Mean Diurnal range (mean of m</w:t>
            </w:r>
            <w:r w:rsidR="0030798F" w:rsidRPr="00DA508D">
              <w:rPr>
                <w:sz w:val="16"/>
              </w:rPr>
              <w:t>onthly (max temp – min temp))</w:t>
            </w:r>
          </w:p>
        </w:tc>
        <w:tc>
          <w:tcPr>
            <w:tcW w:w="2957" w:type="pct"/>
          </w:tcPr>
          <w:p w14:paraId="3176C48D" w14:textId="6F91444E" w:rsidR="00C06F84" w:rsidRPr="00DA508D" w:rsidRDefault="0030798F" w:rsidP="009153BB">
            <w:pPr>
              <w:jc w:val="both"/>
              <w:cnfStyle w:val="000000100000" w:firstRow="0" w:lastRow="0" w:firstColumn="0" w:lastColumn="0" w:oddVBand="0" w:evenVBand="0" w:oddHBand="1" w:evenHBand="0" w:firstRowFirstColumn="0" w:firstRowLastColumn="0" w:lastRowFirstColumn="0" w:lastRowLastColumn="0"/>
              <w:rPr>
                <w:sz w:val="16"/>
              </w:rPr>
            </w:pPr>
            <w:r w:rsidRPr="00DA508D">
              <w:rPr>
                <w:sz w:val="16"/>
              </w:rPr>
              <w:t>Variable 2 showed no correlation</w:t>
            </w:r>
            <w:r w:rsidR="00F213CA" w:rsidRPr="00DA508D">
              <w:rPr>
                <w:sz w:val="16"/>
              </w:rPr>
              <w:t xml:space="preserve">s with other variables. </w:t>
            </w:r>
            <w:r w:rsidR="00F213CA" w:rsidRPr="00DA508D">
              <w:rPr>
                <w:i/>
                <w:sz w:val="16"/>
              </w:rPr>
              <w:t>P. dactylifera</w:t>
            </w:r>
            <w:r w:rsidR="00F213CA" w:rsidRPr="00DA508D">
              <w:rPr>
                <w:sz w:val="16"/>
              </w:rPr>
              <w:t xml:space="preserve"> is also expected to have high diurnal temperatures, because it prefers warmth.</w:t>
            </w:r>
          </w:p>
        </w:tc>
      </w:tr>
      <w:tr w:rsidR="0053752F" w:rsidRPr="00DA508D" w14:paraId="53D1A941" w14:textId="77777777" w:rsidTr="0053752F">
        <w:trPr>
          <w:trHeight w:val="408"/>
        </w:trPr>
        <w:tc>
          <w:tcPr>
            <w:cnfStyle w:val="001000000000" w:firstRow="0" w:lastRow="0" w:firstColumn="1" w:lastColumn="0" w:oddVBand="0" w:evenVBand="0" w:oddHBand="0" w:evenHBand="0" w:firstRowFirstColumn="0" w:firstRowLastColumn="0" w:lastRowFirstColumn="0" w:lastRowLastColumn="0"/>
            <w:tcW w:w="509" w:type="pct"/>
          </w:tcPr>
          <w:p w14:paraId="3E505C04" w14:textId="77777777" w:rsidR="00C06F84" w:rsidRPr="00DA508D" w:rsidRDefault="00C06F84" w:rsidP="009153BB">
            <w:pPr>
              <w:jc w:val="both"/>
              <w:rPr>
                <w:sz w:val="16"/>
              </w:rPr>
            </w:pPr>
            <w:r w:rsidRPr="00DA508D">
              <w:rPr>
                <w:sz w:val="16"/>
              </w:rPr>
              <w:t xml:space="preserve">Bio5 </w:t>
            </w:r>
          </w:p>
        </w:tc>
        <w:tc>
          <w:tcPr>
            <w:tcW w:w="1534" w:type="pct"/>
          </w:tcPr>
          <w:p w14:paraId="09B839F8" w14:textId="43D48FC8" w:rsidR="00C06F84" w:rsidRPr="00DA508D" w:rsidRDefault="00F213CA" w:rsidP="009153BB">
            <w:pPr>
              <w:jc w:val="both"/>
              <w:cnfStyle w:val="000000000000" w:firstRow="0" w:lastRow="0" w:firstColumn="0" w:lastColumn="0" w:oddVBand="0" w:evenVBand="0" w:oddHBand="0" w:evenHBand="0" w:firstRowFirstColumn="0" w:firstRowLastColumn="0" w:lastRowFirstColumn="0" w:lastRowLastColumn="0"/>
              <w:rPr>
                <w:sz w:val="16"/>
              </w:rPr>
            </w:pPr>
            <w:r w:rsidRPr="00DA508D">
              <w:rPr>
                <w:sz w:val="16"/>
              </w:rPr>
              <w:t>Max t</w:t>
            </w:r>
            <w:r w:rsidR="0030798F" w:rsidRPr="00DA508D">
              <w:rPr>
                <w:sz w:val="16"/>
              </w:rPr>
              <w:t>emperature of the warmest month</w:t>
            </w:r>
          </w:p>
        </w:tc>
        <w:tc>
          <w:tcPr>
            <w:tcW w:w="2957" w:type="pct"/>
          </w:tcPr>
          <w:p w14:paraId="2BE6E450" w14:textId="0E0CA00B" w:rsidR="00C06F84" w:rsidRPr="00DA508D" w:rsidRDefault="00C06F84" w:rsidP="009153BB">
            <w:pPr>
              <w:jc w:val="both"/>
              <w:cnfStyle w:val="000000000000" w:firstRow="0" w:lastRow="0" w:firstColumn="0" w:lastColumn="0" w:oddVBand="0" w:evenVBand="0" w:oddHBand="0" w:evenHBand="0" w:firstRowFirstColumn="0" w:firstRowLastColumn="0" w:lastRowFirstColumn="0" w:lastRowLastColumn="0"/>
              <w:rPr>
                <w:sz w:val="16"/>
              </w:rPr>
            </w:pPr>
            <w:r w:rsidRPr="00DA508D">
              <w:rPr>
                <w:sz w:val="16"/>
              </w:rPr>
              <w:t xml:space="preserve"> </w:t>
            </w:r>
            <w:r w:rsidR="00F213CA" w:rsidRPr="00DA508D">
              <w:rPr>
                <w:sz w:val="16"/>
              </w:rPr>
              <w:t xml:space="preserve">As </w:t>
            </w:r>
            <w:r w:rsidR="00F213CA" w:rsidRPr="00DA508D">
              <w:rPr>
                <w:i/>
                <w:sz w:val="16"/>
              </w:rPr>
              <w:t>P. dactylifera</w:t>
            </w:r>
            <w:r w:rsidR="00F213CA" w:rsidRPr="00DA508D">
              <w:rPr>
                <w:sz w:val="16"/>
              </w:rPr>
              <w:t xml:space="preserve"> prefers high temperatures and warm summers, this variable will be important.</w:t>
            </w:r>
          </w:p>
        </w:tc>
      </w:tr>
      <w:tr w:rsidR="0053752F" w:rsidRPr="00DA508D" w14:paraId="2EA025A7" w14:textId="77777777" w:rsidTr="0053752F">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509" w:type="pct"/>
          </w:tcPr>
          <w:p w14:paraId="2D56F470" w14:textId="77777777" w:rsidR="00C06F84" w:rsidRPr="00DA508D" w:rsidRDefault="00C06F84" w:rsidP="009153BB">
            <w:pPr>
              <w:jc w:val="both"/>
              <w:rPr>
                <w:sz w:val="16"/>
              </w:rPr>
            </w:pPr>
            <w:r w:rsidRPr="00DA508D">
              <w:rPr>
                <w:sz w:val="16"/>
              </w:rPr>
              <w:t xml:space="preserve">Bio6 </w:t>
            </w:r>
          </w:p>
        </w:tc>
        <w:tc>
          <w:tcPr>
            <w:tcW w:w="1534" w:type="pct"/>
          </w:tcPr>
          <w:p w14:paraId="0B8BB673" w14:textId="32B688D0" w:rsidR="00C06F84" w:rsidRPr="00DA508D" w:rsidRDefault="00F213CA" w:rsidP="009153BB">
            <w:pPr>
              <w:jc w:val="both"/>
              <w:cnfStyle w:val="000000100000" w:firstRow="0" w:lastRow="0" w:firstColumn="0" w:lastColumn="0" w:oddVBand="0" w:evenVBand="0" w:oddHBand="1" w:evenHBand="0" w:firstRowFirstColumn="0" w:firstRowLastColumn="0" w:lastRowFirstColumn="0" w:lastRowLastColumn="0"/>
              <w:rPr>
                <w:sz w:val="16"/>
              </w:rPr>
            </w:pPr>
            <w:r w:rsidRPr="00DA508D">
              <w:rPr>
                <w:sz w:val="16"/>
              </w:rPr>
              <w:t>Min t</w:t>
            </w:r>
            <w:r w:rsidR="0030798F" w:rsidRPr="00DA508D">
              <w:rPr>
                <w:sz w:val="16"/>
              </w:rPr>
              <w:t>emperature of the coldest month</w:t>
            </w:r>
          </w:p>
        </w:tc>
        <w:tc>
          <w:tcPr>
            <w:tcW w:w="2957" w:type="pct"/>
          </w:tcPr>
          <w:p w14:paraId="7BEC2DA6" w14:textId="02EC9DE8" w:rsidR="00C06F84" w:rsidRPr="00DA508D" w:rsidRDefault="00F213CA" w:rsidP="005B5354">
            <w:pPr>
              <w:jc w:val="both"/>
              <w:cnfStyle w:val="000000100000" w:firstRow="0" w:lastRow="0" w:firstColumn="0" w:lastColumn="0" w:oddVBand="0" w:evenVBand="0" w:oddHBand="1" w:evenHBand="0" w:firstRowFirstColumn="0" w:firstRowLastColumn="0" w:lastRowFirstColumn="0" w:lastRowLastColumn="0"/>
              <w:rPr>
                <w:sz w:val="16"/>
              </w:rPr>
            </w:pPr>
            <w:r w:rsidRPr="00DA508D">
              <w:rPr>
                <w:sz w:val="16"/>
              </w:rPr>
              <w:t xml:space="preserve"> </w:t>
            </w:r>
            <w:r w:rsidR="005B5354" w:rsidRPr="0053752F">
              <w:rPr>
                <w:sz w:val="16"/>
              </w:rPr>
              <w:t>W</w:t>
            </w:r>
            <w:r w:rsidRPr="00DA508D">
              <w:rPr>
                <w:sz w:val="16"/>
              </w:rPr>
              <w:t>arm temperatures</w:t>
            </w:r>
            <w:r w:rsidR="0053752F">
              <w:rPr>
                <w:sz w:val="16"/>
              </w:rPr>
              <w:t xml:space="preserve"> are preferred, </w:t>
            </w:r>
            <w:r w:rsidRPr="00DA508D">
              <w:rPr>
                <w:sz w:val="16"/>
              </w:rPr>
              <w:t xml:space="preserve">low temperatures </w:t>
            </w:r>
            <w:r w:rsidR="005B5354">
              <w:rPr>
                <w:sz w:val="16"/>
              </w:rPr>
              <w:t xml:space="preserve">could indicate absence. </w:t>
            </w:r>
          </w:p>
        </w:tc>
      </w:tr>
      <w:tr w:rsidR="0053752F" w:rsidRPr="00DA508D" w14:paraId="5CEFB930" w14:textId="77777777" w:rsidTr="0053752F">
        <w:trPr>
          <w:trHeight w:val="238"/>
        </w:trPr>
        <w:tc>
          <w:tcPr>
            <w:cnfStyle w:val="001000000000" w:firstRow="0" w:lastRow="0" w:firstColumn="1" w:lastColumn="0" w:oddVBand="0" w:evenVBand="0" w:oddHBand="0" w:evenHBand="0" w:firstRowFirstColumn="0" w:firstRowLastColumn="0" w:lastRowFirstColumn="0" w:lastRowLastColumn="0"/>
            <w:tcW w:w="509" w:type="pct"/>
          </w:tcPr>
          <w:p w14:paraId="50D14452" w14:textId="77777777" w:rsidR="00C06F84" w:rsidRPr="00DA508D" w:rsidRDefault="00C06F84" w:rsidP="009153BB">
            <w:pPr>
              <w:jc w:val="both"/>
              <w:rPr>
                <w:sz w:val="16"/>
              </w:rPr>
            </w:pPr>
            <w:r w:rsidRPr="00DA508D">
              <w:rPr>
                <w:sz w:val="16"/>
              </w:rPr>
              <w:t xml:space="preserve">Bio12 </w:t>
            </w:r>
          </w:p>
        </w:tc>
        <w:tc>
          <w:tcPr>
            <w:tcW w:w="1534" w:type="pct"/>
          </w:tcPr>
          <w:p w14:paraId="689CAFF8" w14:textId="63C78EFC" w:rsidR="00C06F84" w:rsidRPr="00DA508D" w:rsidRDefault="0030798F" w:rsidP="009153BB">
            <w:pPr>
              <w:jc w:val="both"/>
              <w:cnfStyle w:val="000000000000" w:firstRow="0" w:lastRow="0" w:firstColumn="0" w:lastColumn="0" w:oddVBand="0" w:evenVBand="0" w:oddHBand="0" w:evenHBand="0" w:firstRowFirstColumn="0" w:firstRowLastColumn="0" w:lastRowFirstColumn="0" w:lastRowLastColumn="0"/>
              <w:rPr>
                <w:sz w:val="16"/>
              </w:rPr>
            </w:pPr>
            <w:r w:rsidRPr="00DA508D">
              <w:rPr>
                <w:sz w:val="16"/>
              </w:rPr>
              <w:t>Annual precipitation</w:t>
            </w:r>
          </w:p>
        </w:tc>
        <w:tc>
          <w:tcPr>
            <w:tcW w:w="2957" w:type="pct"/>
          </w:tcPr>
          <w:p w14:paraId="0736D0AA" w14:textId="5084D876" w:rsidR="00C06F84" w:rsidRPr="00DA508D" w:rsidRDefault="00C06F84" w:rsidP="009153BB">
            <w:pPr>
              <w:jc w:val="both"/>
              <w:cnfStyle w:val="000000000000" w:firstRow="0" w:lastRow="0" w:firstColumn="0" w:lastColumn="0" w:oddVBand="0" w:evenVBand="0" w:oddHBand="0" w:evenHBand="0" w:firstRowFirstColumn="0" w:firstRowLastColumn="0" w:lastRowFirstColumn="0" w:lastRowLastColumn="0"/>
              <w:rPr>
                <w:sz w:val="16"/>
              </w:rPr>
            </w:pPr>
            <w:r w:rsidRPr="00DA508D">
              <w:rPr>
                <w:sz w:val="16"/>
              </w:rPr>
              <w:t xml:space="preserve"> </w:t>
            </w:r>
            <w:r w:rsidR="00F213CA" w:rsidRPr="00DA508D">
              <w:rPr>
                <w:sz w:val="16"/>
              </w:rPr>
              <w:t xml:space="preserve">Low humidity and almost no rain is important for </w:t>
            </w:r>
            <w:r w:rsidR="00F213CA" w:rsidRPr="00DA508D">
              <w:rPr>
                <w:i/>
                <w:sz w:val="16"/>
              </w:rPr>
              <w:t>P. dactylifera.</w:t>
            </w:r>
          </w:p>
        </w:tc>
      </w:tr>
      <w:tr w:rsidR="0053752F" w:rsidRPr="00DA508D" w14:paraId="090DE2E7" w14:textId="77777777" w:rsidTr="0053752F">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509" w:type="pct"/>
          </w:tcPr>
          <w:p w14:paraId="73A03F73" w14:textId="77777777" w:rsidR="00C06F84" w:rsidRPr="00DA508D" w:rsidRDefault="00C06F84" w:rsidP="009153BB">
            <w:pPr>
              <w:jc w:val="both"/>
              <w:rPr>
                <w:sz w:val="16"/>
              </w:rPr>
            </w:pPr>
            <w:r w:rsidRPr="00DA508D">
              <w:rPr>
                <w:sz w:val="16"/>
              </w:rPr>
              <w:t xml:space="preserve">Bio14 </w:t>
            </w:r>
          </w:p>
        </w:tc>
        <w:tc>
          <w:tcPr>
            <w:tcW w:w="1534" w:type="pct"/>
          </w:tcPr>
          <w:p w14:paraId="4E952BFD" w14:textId="79C5479D" w:rsidR="00C06F84" w:rsidRPr="00DA508D" w:rsidRDefault="0030798F" w:rsidP="009153BB">
            <w:pPr>
              <w:jc w:val="both"/>
              <w:cnfStyle w:val="000000100000" w:firstRow="0" w:lastRow="0" w:firstColumn="0" w:lastColumn="0" w:oddVBand="0" w:evenVBand="0" w:oddHBand="1" w:evenHBand="0" w:firstRowFirstColumn="0" w:firstRowLastColumn="0" w:lastRowFirstColumn="0" w:lastRowLastColumn="0"/>
              <w:rPr>
                <w:sz w:val="16"/>
              </w:rPr>
            </w:pPr>
            <w:r w:rsidRPr="00DA508D">
              <w:rPr>
                <w:sz w:val="16"/>
              </w:rPr>
              <w:t>Precipitation of the driest month</w:t>
            </w:r>
          </w:p>
        </w:tc>
        <w:tc>
          <w:tcPr>
            <w:tcW w:w="2957" w:type="pct"/>
          </w:tcPr>
          <w:p w14:paraId="65AF16E3" w14:textId="76048061" w:rsidR="00C06F84" w:rsidRPr="00DA508D" w:rsidRDefault="00C06F84" w:rsidP="009153BB">
            <w:pPr>
              <w:jc w:val="both"/>
              <w:cnfStyle w:val="000000100000" w:firstRow="0" w:lastRow="0" w:firstColumn="0" w:lastColumn="0" w:oddVBand="0" w:evenVBand="0" w:oddHBand="1" w:evenHBand="0" w:firstRowFirstColumn="0" w:firstRowLastColumn="0" w:lastRowFirstColumn="0" w:lastRowLastColumn="0"/>
              <w:rPr>
                <w:sz w:val="16"/>
              </w:rPr>
            </w:pPr>
            <w:r w:rsidRPr="00DA508D">
              <w:rPr>
                <w:sz w:val="16"/>
              </w:rPr>
              <w:t xml:space="preserve"> </w:t>
            </w:r>
            <w:r w:rsidR="00F213CA" w:rsidRPr="00DA508D">
              <w:rPr>
                <w:i/>
                <w:sz w:val="16"/>
              </w:rPr>
              <w:t>P. dactylifera</w:t>
            </w:r>
            <w:r w:rsidR="00F213CA" w:rsidRPr="00DA508D">
              <w:rPr>
                <w:sz w:val="16"/>
              </w:rPr>
              <w:t xml:space="preserve"> prefers drought and dry climates, so this variable could be important for presence data.</w:t>
            </w:r>
          </w:p>
        </w:tc>
      </w:tr>
    </w:tbl>
    <w:p w14:paraId="2630ACDE" w14:textId="00CD0E2C" w:rsidR="005B4592" w:rsidRDefault="005B4592" w:rsidP="000B0D3E">
      <w:pPr>
        <w:spacing w:after="0" w:line="240" w:lineRule="auto"/>
        <w:ind w:firstLine="720"/>
        <w:jc w:val="both"/>
      </w:pPr>
      <w:bookmarkStart w:id="7" w:name="_wlwge7b9nf4d" w:colFirst="0" w:colLast="0"/>
      <w:bookmarkEnd w:id="7"/>
      <w:r>
        <w:t xml:space="preserve">For species modelling MAXENT was used </w:t>
      </w:r>
      <w:r>
        <w:fldChar w:fldCharType="begin" w:fldLock="1"/>
      </w:r>
      <w:r>
        <w:instrText>ADDIN CSL_CITATION { "citationItems" : [ { "id" : "ITEM-1", "itemData" : { "URL" : "http://biodiversityinformatics.amnh.org/open_source/maxent/", "accessed" : { "date-parts" : [ [ "2017", "12", "8" ] ] }, "author" : [ { "dropping-particle" : "", "family" : "Phillips", "given" : "Steven J.", "non-dropping-particle" : "", "parse-names" : false, "suffix" : "" }, { "dropping-particle" : "", "family" : "Dud\u00edk", "given" : "Miroslav", "non-dropping-particle" : "", "parse-names" : false, "suffix" : "" }, { "dropping-particle" : "", "family" : "Schapire", "given" : "Robert E.", "non-dropping-particle" : "", "parse-names" : false, "suffix" : "" } ], "id" : "ITEM-1", "issued" : { "date-parts" : [ [ "0" ] ] }, "title" : "Maxent software for modeling species niches and distributions (Version 3.4.1)", "type" : "webpage" }, "uris" : [ "http://www.mendeley.com/documents/?uuid=27a55441-43a7-40e8-918d-6a9f3854b67f" ] } ], "mendeley" : { "formattedCitation" : "(Phillips, Dud\u00edk, and Schapire 2017)", "plainTextFormattedCitation" : "(Phillips, Dud\u00edk, and Schapire 2017)", "previouslyFormattedCitation" : "(Phillips, Dud\u00edk, and Schapire 2017)" }, "properties" : {  }, "schema" : "https://github.com/citation-style-language/schema/raw/master/csl-citation.json" }</w:instrText>
      </w:r>
      <w:r>
        <w:fldChar w:fldCharType="separate"/>
      </w:r>
      <w:r w:rsidRPr="005366BF">
        <w:rPr>
          <w:noProof/>
        </w:rPr>
        <w:t>(Phillips, Dudík, and Schapire 2017)</w:t>
      </w:r>
      <w:r>
        <w:fldChar w:fldCharType="end"/>
      </w:r>
      <w:r>
        <w:t xml:space="preserve"> with the settings as follows: ‘</w:t>
      </w:r>
      <w:r w:rsidRPr="005366BF">
        <w:rPr>
          <w:i/>
        </w:rPr>
        <w:t>Linear, Quadratic,</w:t>
      </w:r>
      <w:r>
        <w:rPr>
          <w:i/>
        </w:rPr>
        <w:t xml:space="preserve"> P</w:t>
      </w:r>
      <w:r w:rsidRPr="005366BF">
        <w:rPr>
          <w:i/>
        </w:rPr>
        <w:t xml:space="preserve">roduct, </w:t>
      </w:r>
      <w:r>
        <w:rPr>
          <w:i/>
        </w:rPr>
        <w:t>T</w:t>
      </w:r>
      <w:r w:rsidRPr="005366BF">
        <w:rPr>
          <w:i/>
        </w:rPr>
        <w:t xml:space="preserve">hreshold </w:t>
      </w:r>
      <w:r>
        <w:rPr>
          <w:i/>
        </w:rPr>
        <w:t>and H</w:t>
      </w:r>
      <w:r w:rsidRPr="005366BF">
        <w:rPr>
          <w:i/>
        </w:rPr>
        <w:t>inge features’</w:t>
      </w:r>
      <w:r>
        <w:t>, ‘</w:t>
      </w:r>
      <w:r>
        <w:rPr>
          <w:i/>
        </w:rPr>
        <w:t>C</w:t>
      </w:r>
      <w:r w:rsidRPr="005366BF">
        <w:rPr>
          <w:i/>
        </w:rPr>
        <w:t>reate response curves</w:t>
      </w:r>
      <w:r>
        <w:t>’ and ‘</w:t>
      </w:r>
      <w:r>
        <w:rPr>
          <w:i/>
        </w:rPr>
        <w:t>M</w:t>
      </w:r>
      <w:r w:rsidRPr="005366BF">
        <w:rPr>
          <w:i/>
        </w:rPr>
        <w:t>ake pictures of predictions</w:t>
      </w:r>
      <w:r>
        <w:t>’ were all checked. The output format and file type were ‘</w:t>
      </w:r>
      <w:r>
        <w:rPr>
          <w:i/>
        </w:rPr>
        <w:t>L</w:t>
      </w:r>
      <w:r w:rsidRPr="005366BF">
        <w:rPr>
          <w:i/>
        </w:rPr>
        <w:t>ogistic</w:t>
      </w:r>
      <w:r>
        <w:t>’ and ‘</w:t>
      </w:r>
      <w:r w:rsidRPr="005366BF">
        <w:rPr>
          <w:i/>
        </w:rPr>
        <w:t>asc’</w:t>
      </w:r>
      <w:r>
        <w:t>. In “</w:t>
      </w:r>
      <w:r>
        <w:rPr>
          <w:i/>
        </w:rPr>
        <w:t xml:space="preserve">Settings” </w:t>
      </w:r>
      <w:r>
        <w:t>the parameters ‘</w:t>
      </w:r>
      <w:r>
        <w:rPr>
          <w:i/>
        </w:rPr>
        <w:t xml:space="preserve">Random test percentage’ </w:t>
      </w:r>
      <w:r>
        <w:t>was set to ‘</w:t>
      </w:r>
      <w:r w:rsidRPr="00DD1316">
        <w:rPr>
          <w:i/>
        </w:rPr>
        <w:t>0</w:t>
      </w:r>
      <w:r>
        <w:t>’, ‘</w:t>
      </w:r>
      <w:r>
        <w:rPr>
          <w:i/>
        </w:rPr>
        <w:t>M</w:t>
      </w:r>
      <w:r w:rsidRPr="00DD1316">
        <w:rPr>
          <w:i/>
        </w:rPr>
        <w:t>ax number of background points</w:t>
      </w:r>
      <w:r>
        <w:t>’ was set to ‘</w:t>
      </w:r>
      <w:r w:rsidRPr="00DD1316">
        <w:rPr>
          <w:i/>
        </w:rPr>
        <w:t>10,000</w:t>
      </w:r>
      <w:r>
        <w:rPr>
          <w:i/>
        </w:rPr>
        <w:t>’</w:t>
      </w:r>
      <w:r>
        <w:t xml:space="preserve"> and the option ‘Remove duplicate presence records’ was checked. While running, 19 samples were skipped because their loc</w:t>
      </w:r>
      <w:r w:rsidR="00744414">
        <w:t>ations were outside the climate</w:t>
      </w:r>
      <w:r>
        <w:t xml:space="preserve"> data raster. These samples are probably located on coastal areas. </w:t>
      </w:r>
      <w:r w:rsidR="00744414">
        <w:t>A total of 5</w:t>
      </w:r>
      <w:r w:rsidR="003E4228">
        <w:t>42 records were used for training.</w:t>
      </w:r>
    </w:p>
    <w:p w14:paraId="55D07423" w14:textId="4E146490" w:rsidR="00E75C8E" w:rsidRDefault="00E75C8E" w:rsidP="00DA508D">
      <w:pPr>
        <w:pStyle w:val="Heading2"/>
      </w:pPr>
      <w:r>
        <w:t>Model output</w:t>
      </w:r>
    </w:p>
    <w:p w14:paraId="55D10069" w14:textId="5F807C75" w:rsidR="006A137D" w:rsidRDefault="00A87EEE" w:rsidP="005B4592">
      <w:pPr>
        <w:spacing w:after="0" w:line="240" w:lineRule="auto"/>
        <w:jc w:val="both"/>
      </w:pPr>
      <w:r>
        <w:t>The model showed an ‘area under the curve’ (AU</w:t>
      </w:r>
      <w:r w:rsidR="009E55DA">
        <w:t>C</w:t>
      </w:r>
      <w:r>
        <w:t>) value of 0.665, which is better than random</w:t>
      </w:r>
      <w:r w:rsidR="005C5CD7">
        <w:t xml:space="preserve"> (0.5)</w:t>
      </w:r>
      <w:r>
        <w:t>, but not outstanding</w:t>
      </w:r>
      <w:r w:rsidR="00F1279B">
        <w:t xml:space="preserve"> and fairly low</w:t>
      </w:r>
      <w:r>
        <w:t xml:space="preserve"> (</w:t>
      </w:r>
      <w:r>
        <w:fldChar w:fldCharType="begin"/>
      </w:r>
      <w:r>
        <w:instrText xml:space="preserve"> REF _Ref500685709 \h </w:instrText>
      </w:r>
      <w:r w:rsidR="009153BB">
        <w:instrText xml:space="preserve"> \* MERGEFORMAT </w:instrText>
      </w:r>
      <w:r>
        <w:fldChar w:fldCharType="separate"/>
      </w:r>
      <w:r>
        <w:t xml:space="preserve">Figure </w:t>
      </w:r>
      <w:r>
        <w:rPr>
          <w:noProof/>
        </w:rPr>
        <w:t>3</w:t>
      </w:r>
      <w:r>
        <w:fldChar w:fldCharType="end"/>
      </w:r>
      <w:r w:rsidR="006A137D">
        <w:t>A). However</w:t>
      </w:r>
      <w:r w:rsidR="00F075F7">
        <w:t>,</w:t>
      </w:r>
      <w:r w:rsidR="006A137D">
        <w:t xml:space="preserve"> the MAXENT AUC value needs to be viewed as a relative value, to compare with other models</w:t>
      </w:r>
      <w:r w:rsidR="0053752F">
        <w:t xml:space="preserve">, as it is actually using pseudo-absences </w:t>
      </w:r>
      <w:r w:rsidR="001C2E07">
        <w:t xml:space="preserve"> </w:t>
      </w:r>
      <w:r w:rsidR="001C2E07">
        <w:fldChar w:fldCharType="begin" w:fldLock="1"/>
      </w:r>
      <w:r w:rsidR="001C2E07">
        <w:instrText>ADDIN CSL_CITATION { "citationItems" : [ { "id" : "ITEM-1", "itemData" : { "DOI" : "10.1111/2041-210x.12004", "ISBN" : "2041-210X", "ISSN" : "2041210X", "abstract" : "*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 Many articles (87%) were based on data that were likely to suffer from sample selection bias; however, methods to control for sample selection bias were rarely used. In addition, many analyses (36%) discarded absence information by analysing presence\u2013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 We conclude with a series of recommendations foremost that researchers analyse data in a presence\u2013absence framework whenever possible, because fewer assumptions are required and inferences can be made about clearly defined parameters such as occurrence probability.", "author" : [ { "dropping-particle" : "", "family" : "Yackulic", "given" : "Charles B.", "non-dropping-particle" : "", "parse-names" : false, "suffix" : "" }, { "dropping-particle" : "", "family" : "Chandler", "given" : "Richard", "non-dropping-particle" : "", "parse-names" : false, "suffix" : "" }, { "dropping-particle" : "", "family" : "Zipkin", "given" : "Elise F.", "non-dropping-particle" : "", "parse-names" : false, "suffix" : "" }, { "dropping-particle" : "", "family" : "Royle", "given" : "J. Andrew", "non-dropping-particle" : "", "parse-names" : false, "suffix" : "" }, { "dropping-particle" : "", "family" : "Nichols", "given" : "James D.", "non-dropping-particle" : "", "parse-names" : false, "suffix" : "" }, { "dropping-particle" : "", "family" : "Campbell Grant", "given" : "Evan H.", "non-dropping-particle" : "", "parse-names" : false, "suffix" : "" }, { "dropping-particle" : "", "family" : "Veran", "given" : "Sophie", "non-dropping-particle" : "", "parse-names" : false, "suffix" : "" } ], "container-title" : "Methods in Ecology and Evolution", "id" : "ITEM-1", "issue" : "3", "issued" : { "date-parts" : [ [ "2013" ] ] }, "page" : "236-243", "title" : "Presence-only modelling using MAXENT: When can we trust the inferences?", "type" : "article-journal", "volume" : "4" }, "uris" : [ "http://www.mendeley.com/documents/?uuid=8cc93408-94aa-413b-ba35-6aaf22ec87cf" ] } ], "mendeley" : { "formattedCitation" : "(Yackulic et al. 2013)", "plainTextFormattedCitation" : "(Yackulic et al. 2013)", "previouslyFormattedCitation" : "(Yackulic et al. 2013)" }, "properties" : {  }, "schema" : "https://github.com/citation-style-language/schema/raw/master/csl-citation.json" }</w:instrText>
      </w:r>
      <w:r w:rsidR="001C2E07">
        <w:fldChar w:fldCharType="separate"/>
      </w:r>
      <w:r w:rsidR="001C2E07" w:rsidRPr="001C2E07">
        <w:rPr>
          <w:noProof/>
        </w:rPr>
        <w:t>(Yackulic et al. 2013)</w:t>
      </w:r>
      <w:r w:rsidR="001C2E07">
        <w:fldChar w:fldCharType="end"/>
      </w:r>
      <w:r w:rsidR="006A137D">
        <w:t>.</w:t>
      </w:r>
    </w:p>
    <w:p w14:paraId="3F4CEFFC" w14:textId="77777777" w:rsidR="00F14B45" w:rsidRDefault="00A87EEE" w:rsidP="006A137D">
      <w:pPr>
        <w:spacing w:after="0" w:line="240" w:lineRule="auto"/>
        <w:ind w:firstLine="720"/>
        <w:jc w:val="both"/>
        <w:rPr>
          <w:i/>
        </w:rPr>
      </w:pPr>
      <w:r>
        <w:t xml:space="preserve">As can be seen in </w:t>
      </w:r>
      <w:r>
        <w:fldChar w:fldCharType="begin"/>
      </w:r>
      <w:r>
        <w:instrText xml:space="preserve"> REF _Ref500685709 \h </w:instrText>
      </w:r>
      <w:r w:rsidR="009153BB">
        <w:instrText xml:space="preserve"> \* MERGEFORMAT </w:instrText>
      </w:r>
      <w:r>
        <w:fldChar w:fldCharType="separate"/>
      </w:r>
      <w:r>
        <w:t xml:space="preserve">Figure </w:t>
      </w:r>
      <w:r>
        <w:rPr>
          <w:noProof/>
        </w:rPr>
        <w:t>3</w:t>
      </w:r>
      <w:r>
        <w:fldChar w:fldCharType="end"/>
      </w:r>
      <w:r>
        <w:t xml:space="preserve">B climatic conditions are highest around the equator and around </w:t>
      </w:r>
      <w:r w:rsidR="00EB4DFC">
        <w:t>desserts (N</w:t>
      </w:r>
      <w:r>
        <w:t xml:space="preserve">orth Africa, Australia, </w:t>
      </w:r>
      <w:r w:rsidR="00EB4DFC">
        <w:t xml:space="preserve">Middle East) and lowest around tropical forests (Central Africa, </w:t>
      </w:r>
      <w:r w:rsidR="00574416">
        <w:t>Amazon</w:t>
      </w:r>
      <w:r w:rsidR="00EB4DFC">
        <w:t xml:space="preserve">, and </w:t>
      </w:r>
      <w:r w:rsidR="009A4471">
        <w:t>South-East</w:t>
      </w:r>
      <w:r w:rsidR="00EB4DFC">
        <w:t xml:space="preserve"> Asia). This supports the statements made in the introduction on preferred climate for </w:t>
      </w:r>
      <w:r w:rsidR="00EB4DFC" w:rsidRPr="00EB4DFC">
        <w:rPr>
          <w:i/>
        </w:rPr>
        <w:t xml:space="preserve">P. </w:t>
      </w:r>
    </w:p>
    <w:p w14:paraId="201119EA" w14:textId="6E764205" w:rsidR="00F14B45" w:rsidRDefault="00F14B45" w:rsidP="00F14B45">
      <w:pPr>
        <w:spacing w:after="0" w:line="240" w:lineRule="auto"/>
        <w:jc w:val="both"/>
        <w:rPr>
          <w:i/>
        </w:rPr>
      </w:pPr>
      <w:r>
        <w:rPr>
          <w:i/>
        </w:rPr>
        <w:br w:type="column"/>
      </w:r>
      <w:r>
        <w:rPr>
          <w:noProof/>
          <w:lang w:eastAsia="en-GB"/>
        </w:rPr>
        <w:lastRenderedPageBreak/>
        <mc:AlternateContent>
          <mc:Choice Requires="wpg">
            <w:drawing>
              <wp:anchor distT="0" distB="0" distL="114300" distR="114300" simplePos="0" relativeHeight="251659264" behindDoc="0" locked="0" layoutInCell="1" allowOverlap="1" wp14:anchorId="49CFB632" wp14:editId="408D8A16">
                <wp:simplePos x="0" y="0"/>
                <wp:positionH relativeFrom="column">
                  <wp:posOffset>0</wp:posOffset>
                </wp:positionH>
                <wp:positionV relativeFrom="paragraph">
                  <wp:posOffset>161290</wp:posOffset>
                </wp:positionV>
                <wp:extent cx="6082665" cy="8227060"/>
                <wp:effectExtent l="0" t="0" r="0" b="2540"/>
                <wp:wrapTopAndBottom/>
                <wp:docPr id="68" name="Group 68"/>
                <wp:cNvGraphicFramePr/>
                <a:graphic xmlns:a="http://schemas.openxmlformats.org/drawingml/2006/main">
                  <a:graphicData uri="http://schemas.microsoft.com/office/word/2010/wordprocessingGroup">
                    <wpg:wgp>
                      <wpg:cNvGrpSpPr/>
                      <wpg:grpSpPr>
                        <a:xfrm>
                          <a:off x="0" y="0"/>
                          <a:ext cx="6082665" cy="8227060"/>
                          <a:chOff x="0" y="0"/>
                          <a:chExt cx="6083202" cy="8227611"/>
                        </a:xfrm>
                      </wpg:grpSpPr>
                      <wps:wsp>
                        <wps:cNvPr id="31" name="Text Box 31"/>
                        <wps:cNvSpPr txBox="1"/>
                        <wps:spPr>
                          <a:xfrm>
                            <a:off x="0" y="7227278"/>
                            <a:ext cx="6073775" cy="1000333"/>
                          </a:xfrm>
                          <a:prstGeom prst="rect">
                            <a:avLst/>
                          </a:prstGeom>
                          <a:solidFill>
                            <a:prstClr val="white"/>
                          </a:solidFill>
                          <a:ln>
                            <a:noFill/>
                          </a:ln>
                          <a:effectLst/>
                        </wps:spPr>
                        <wps:txbx>
                          <w:txbxContent>
                            <w:p w14:paraId="25A91845" w14:textId="77777777" w:rsidR="00F14B45" w:rsidRPr="005A67B3" w:rsidRDefault="00F14B45" w:rsidP="00F14B45">
                              <w:pPr>
                                <w:pStyle w:val="Caption"/>
                                <w:rPr>
                                  <w:noProof/>
                                  <w:sz w:val="20"/>
                                  <w:szCs w:val="22"/>
                                </w:rPr>
                              </w:pPr>
                              <w:bookmarkStart w:id="8" w:name="_Ref500685709"/>
                              <w:r w:rsidRPr="005A67B3">
                                <w:rPr>
                                  <w:sz w:val="15"/>
                                </w:rPr>
                                <w:t xml:space="preserve">Figure </w:t>
                              </w:r>
                              <w:r w:rsidRPr="005A67B3">
                                <w:rPr>
                                  <w:sz w:val="15"/>
                                </w:rPr>
                                <w:fldChar w:fldCharType="begin"/>
                              </w:r>
                              <w:r w:rsidRPr="005A67B3">
                                <w:rPr>
                                  <w:sz w:val="15"/>
                                </w:rPr>
                                <w:instrText xml:space="preserve"> SEQ Figure \* ARABIC </w:instrText>
                              </w:r>
                              <w:r w:rsidRPr="005A67B3">
                                <w:rPr>
                                  <w:sz w:val="15"/>
                                </w:rPr>
                                <w:fldChar w:fldCharType="separate"/>
                              </w:r>
                              <w:r w:rsidRPr="005A67B3">
                                <w:rPr>
                                  <w:noProof/>
                                  <w:sz w:val="15"/>
                                </w:rPr>
                                <w:t>3</w:t>
                              </w:r>
                              <w:r w:rsidRPr="005A67B3">
                                <w:rPr>
                                  <w:sz w:val="15"/>
                                </w:rPr>
                                <w:fldChar w:fldCharType="end"/>
                              </w:r>
                              <w:bookmarkEnd w:id="8"/>
                              <w:r w:rsidRPr="005A67B3">
                                <w:rPr>
                                  <w:sz w:val="15"/>
                                </w:rPr>
                                <w:t xml:space="preserve"> MAXENT output for </w:t>
                              </w:r>
                              <w:r w:rsidRPr="00710FDC">
                                <w:rPr>
                                  <w:i/>
                                  <w:sz w:val="15"/>
                                </w:rPr>
                                <w:t>P. dactylifera</w:t>
                              </w:r>
                              <w:r w:rsidRPr="005A67B3">
                                <w:rPr>
                                  <w:sz w:val="15"/>
                                </w:rPr>
                                <w:t>. A: ROC curve for training data (red line) and random (black line). The red line shows the fit of the training data to the model. The more the red line shifts to the top left, the better predictions can be made for presence data. B: Projection map of present climate data. Warmer colours show better predicted conditions. White dots show the presence locations used for training.</w:t>
                              </w:r>
                              <w:r w:rsidRPr="005A67B3">
                                <w:rPr>
                                  <w:noProof/>
                                  <w:sz w:val="20"/>
                                  <w:szCs w:val="22"/>
                                </w:rPr>
                                <w:t xml:space="preserve"> </w:t>
                              </w:r>
                              <w:r w:rsidRPr="005A67B3">
                                <w:rPr>
                                  <w:sz w:val="15"/>
                                </w:rPr>
                                <w:t xml:space="preserve">C: The variable importance table for occurrence data. Data is ranked from high to low contributing importance. D; Projecting map of future climate data. Warmer colours show better predicted conditions. White dots show the presence locations used for training. E: Climatic variable curves showing the optimum and how their values could change the model. F. Climatic envelope of </w:t>
                              </w:r>
                              <w:r w:rsidRPr="005A67B3">
                                <w:rPr>
                                  <w:i/>
                                  <w:sz w:val="15"/>
                                </w:rPr>
                                <w:t>P. dactylifera</w:t>
                              </w:r>
                              <w:r w:rsidRPr="005A67B3">
                                <w:rPr>
                                  <w:sz w:val="15"/>
                                </w:rPr>
                                <w:t>. Grey is unsuitable habitat, yellow remains suitable and green is extra gained habitat. Black dots represent the presence locations from the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7" name="Group 47"/>
                        <wpg:cNvGrpSpPr/>
                        <wpg:grpSpPr>
                          <a:xfrm>
                            <a:off x="8792" y="0"/>
                            <a:ext cx="6074410" cy="7074535"/>
                            <a:chOff x="0" y="0"/>
                            <a:chExt cx="6074410" cy="7074633"/>
                          </a:xfrm>
                        </wpg:grpSpPr>
                        <wpg:grpSp>
                          <wpg:cNvPr id="45" name="Group 45"/>
                          <wpg:cNvGrpSpPr/>
                          <wpg:grpSpPr>
                            <a:xfrm>
                              <a:off x="0" y="0"/>
                              <a:ext cx="6074410" cy="7074633"/>
                              <a:chOff x="0" y="0"/>
                              <a:chExt cx="6074410" cy="7074633"/>
                            </a:xfrm>
                          </wpg:grpSpPr>
                          <wpg:grpSp>
                            <wpg:cNvPr id="44" name="Group 44"/>
                            <wpg:cNvGrpSpPr/>
                            <wpg:grpSpPr>
                              <a:xfrm>
                                <a:off x="0" y="0"/>
                                <a:ext cx="6074410" cy="4422140"/>
                                <a:chOff x="0" y="0"/>
                                <a:chExt cx="6074410" cy="4422238"/>
                              </a:xfrm>
                            </wpg:grpSpPr>
                            <wpg:grpSp>
                              <wpg:cNvPr id="42" name="Group 42"/>
                              <wpg:cNvGrpSpPr/>
                              <wpg:grpSpPr>
                                <a:xfrm>
                                  <a:off x="0" y="0"/>
                                  <a:ext cx="6074410" cy="4422238"/>
                                  <a:chOff x="0" y="0"/>
                                  <a:chExt cx="6074410" cy="4422238"/>
                                </a:xfrm>
                              </wpg:grpSpPr>
                              <wpg:grpSp>
                                <wpg:cNvPr id="30" name="Group 30"/>
                                <wpg:cNvGrpSpPr/>
                                <wpg:grpSpPr>
                                  <a:xfrm>
                                    <a:off x="0" y="0"/>
                                    <a:ext cx="6074410" cy="3566160"/>
                                    <a:chOff x="0" y="0"/>
                                    <a:chExt cx="6074713" cy="3566685"/>
                                  </a:xfrm>
                                </wpg:grpSpPr>
                                <pic:pic xmlns:pic="http://schemas.openxmlformats.org/drawingml/2006/picture">
                                  <pic:nvPicPr>
                                    <pic:cNvPr id="7" name="Picture 7" descr="../../../../../Google%20Drive/4.%20Biologie/Studie%20Biologie/Master%20Year%202/2.%20Methods%20in%20Biodiversity%202017/4.%20Practicals/w2p3/maxent/Results/plots/Phoenix_dac"/>
                                    <pic:cNvPicPr>
                                      <a:picLocks noChangeAspect="1"/>
                                    </pic:cNvPicPr>
                                  </pic:nvPicPr>
                                  <pic:blipFill rotWithShape="1">
                                    <a:blip r:embed="rId13">
                                      <a:extLst>
                                        <a:ext uri="{28A0092B-C50C-407E-A947-70E740481C1C}">
                                          <a14:useLocalDpi xmlns:a14="http://schemas.microsoft.com/office/drawing/2010/main" val="0"/>
                                        </a:ext>
                                      </a:extLst>
                                    </a:blip>
                                    <a:srcRect r="28627"/>
                                    <a:stretch/>
                                  </pic:blipFill>
                                  <pic:spPr bwMode="auto">
                                    <a:xfrm>
                                      <a:off x="0" y="0"/>
                                      <a:ext cx="2033270" cy="18319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 name="Picture 18" descr="../../../../../Google%20Drive/4.%20Biologie/Studie%20Biologie/Master%20Year%202/2.%20Methods%20in%20Biodiversity%202017/4.%20Practicals/w2p3/maxent/Results/plots/Phoenix_dactylifera_L"/>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2186608" y="1948070"/>
                                      <a:ext cx="3885565" cy="1618615"/>
                                    </a:xfrm>
                                    <a:prstGeom prst="rect">
                                      <a:avLst/>
                                    </a:prstGeom>
                                    <a:noFill/>
                                    <a:ln>
                                      <a:noFill/>
                                    </a:ln>
                                  </pic:spPr>
                                </pic:pic>
                                <pic:pic xmlns:pic="http://schemas.openxmlformats.org/drawingml/2006/picture">
                                  <pic:nvPicPr>
                                    <pic:cNvPr id="19" name="Picture 19" descr="../../../../../Google%20Drive/4.%20Biologie/Studie%20Biologie/Master%20Year%202/2.%20Methods%20in%20Biodiversity%202017/4.%20Practicals/w2p3/maxent/Results/plots/Phoenix_dactylifera_L."/>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2186608" y="119270"/>
                                      <a:ext cx="3888105" cy="1619250"/>
                                    </a:xfrm>
                                    <a:prstGeom prst="rect">
                                      <a:avLst/>
                                    </a:prstGeom>
                                    <a:noFill/>
                                    <a:ln>
                                      <a:noFill/>
                                    </a:ln>
                                  </pic:spPr>
                                </pic:pic>
                                <pic:pic xmlns:pic="http://schemas.openxmlformats.org/drawingml/2006/picture">
                                  <pic:nvPicPr>
                                    <pic:cNvPr id="21" name="Picture 21" descr="../../../../../Desktop/Screen%20Shot%202017-12-10%20at%2015.58"/>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469126" y="2059388"/>
                                      <a:ext cx="1282065" cy="1370330"/>
                                    </a:xfrm>
                                    <a:prstGeom prst="rect">
                                      <a:avLst/>
                                    </a:prstGeom>
                                    <a:noFill/>
                                    <a:ln>
                                      <a:noFill/>
                                    </a:ln>
                                  </pic:spPr>
                                </pic:pic>
                                <wps:wsp>
                                  <wps:cNvPr id="23" name="Text Box 23"/>
                                  <wps:cNvSpPr txBox="1"/>
                                  <wps:spPr>
                                    <a:xfrm>
                                      <a:off x="127220" y="111318"/>
                                      <a:ext cx="341630" cy="2349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314E036" w14:textId="77777777" w:rsidR="00F14B45" w:rsidRDefault="00F14B45" w:rsidP="00F14B4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2178657" y="119270"/>
                                      <a:ext cx="341630" cy="2349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2EA6CF5" w14:textId="77777777" w:rsidR="00F14B45" w:rsidRPr="00741C03" w:rsidRDefault="00F14B45" w:rsidP="00F14B45">
                                        <w:pPr>
                                          <w:rPr>
                                            <w:color w:val="FFFFFF" w:themeColor="background1"/>
                                          </w:rPr>
                                        </w:pPr>
                                        <w:r>
                                          <w:rPr>
                                            <w:color w:val="FFFFFF" w:themeColor="background1"/>
                                          </w:rPr>
                                          <w:t>B</w:t>
                                        </w:r>
                                        <w:r>
                                          <w:rPr>
                                            <w:noProof/>
                                            <w:lang w:eastAsia="en-GB"/>
                                          </w:rPr>
                                          <w:drawing>
                                            <wp:inline distT="0" distB="0" distL="0" distR="0" wp14:anchorId="6662B7B6" wp14:editId="742EB09C">
                                              <wp:extent cx="149225" cy="143510"/>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9225" cy="1435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2186608" y="1940118"/>
                                      <a:ext cx="341630" cy="2349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E3A354D" w14:textId="77777777" w:rsidR="00F14B45" w:rsidRPr="00741C03" w:rsidRDefault="00F14B45" w:rsidP="00F14B45">
                                        <w:pPr>
                                          <w:rPr>
                                            <w:color w:val="FFFFFF" w:themeColor="background1"/>
                                          </w:rPr>
                                        </w:pPr>
                                        <w:r>
                                          <w:rPr>
                                            <w:color w:val="FFFFFF" w:themeColor="background1"/>
                                          </w:rPr>
                                          <w:t>D</w:t>
                                        </w:r>
                                        <w:r>
                                          <w:rPr>
                                            <w:noProof/>
                                            <w:lang w:eastAsia="en-GB"/>
                                          </w:rPr>
                                          <w:drawing>
                                            <wp:inline distT="0" distB="0" distL="0" distR="0" wp14:anchorId="5A1BA2B6" wp14:editId="713E14DA">
                                              <wp:extent cx="149225" cy="143510"/>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9225" cy="1435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127220" y="1940118"/>
                                      <a:ext cx="341630" cy="2349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5B2EF3F" w14:textId="77777777" w:rsidR="00F14B45" w:rsidRDefault="00F14B45" w:rsidP="00F14B45">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41" name="Picture 41"/>
                                  <pic:cNvPicPr>
                                    <a:picLocks noChangeAspect="1"/>
                                  </pic:cNvPicPr>
                                </pic:nvPicPr>
                                <pic:blipFill>
                                  <a:blip r:embed="rId18"/>
                                  <a:stretch>
                                    <a:fillRect/>
                                  </a:stretch>
                                </pic:blipFill>
                                <pic:spPr>
                                  <a:xfrm>
                                    <a:off x="123092" y="3648808"/>
                                    <a:ext cx="5727700" cy="773430"/>
                                  </a:xfrm>
                                  <a:prstGeom prst="rect">
                                    <a:avLst/>
                                  </a:prstGeom>
                                </pic:spPr>
                              </pic:pic>
                            </wpg:grpSp>
                            <wps:wsp>
                              <wps:cNvPr id="43" name="Text Box 43"/>
                              <wps:cNvSpPr txBox="1"/>
                              <wps:spPr>
                                <a:xfrm>
                                  <a:off x="123092" y="3420208"/>
                                  <a:ext cx="341613" cy="2349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C912E0F" w14:textId="77777777" w:rsidR="00F14B45" w:rsidRDefault="00F14B45" w:rsidP="00F14B45">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33" name="Picture 33" descr="../../../../../Google%20Drive/4.%20Biologie/Studie%20Biologie/Master%20Year%202/2.%20Methods%20in%20Biodiversity%202017/4.%20Practi"/>
                              <pic:cNvPicPr>
                                <a:picLocks noChangeAspect="1"/>
                              </pic:cNvPicPr>
                            </pic:nvPicPr>
                            <pic:blipFill rotWithShape="1">
                              <a:blip r:embed="rId19">
                                <a:extLst>
                                  <a:ext uri="{28A0092B-C50C-407E-A947-70E740481C1C}">
                                    <a14:useLocalDpi xmlns:a14="http://schemas.microsoft.com/office/drawing/2010/main" val="0"/>
                                  </a:ext>
                                </a:extLst>
                              </a:blip>
                              <a:srcRect l="7912" t="15805" r="6573" b="16915"/>
                              <a:stretch/>
                            </pic:blipFill>
                            <pic:spPr bwMode="auto">
                              <a:xfrm>
                                <a:off x="571500" y="4563208"/>
                                <a:ext cx="4912995" cy="2511425"/>
                              </a:xfrm>
                              <a:prstGeom prst="rect">
                                <a:avLst/>
                              </a:prstGeom>
                              <a:noFill/>
                              <a:ln>
                                <a:noFill/>
                              </a:ln>
                              <a:extLst>
                                <a:ext uri="{53640926-AAD7-44D8-BBD7-CCE9431645EC}">
                                  <a14:shadowObscured xmlns:a14="http://schemas.microsoft.com/office/drawing/2010/main"/>
                                </a:ext>
                              </a:extLst>
                            </pic:spPr>
                          </pic:pic>
                        </wpg:grpSp>
                        <wps:wsp>
                          <wps:cNvPr id="46" name="Text Box 46"/>
                          <wps:cNvSpPr txBox="1"/>
                          <wps:spPr>
                            <a:xfrm>
                              <a:off x="114300" y="4475284"/>
                              <a:ext cx="341613" cy="23490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8A0DE20" w14:textId="77777777" w:rsidR="00F14B45" w:rsidRDefault="00F14B45" w:rsidP="00F14B45">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49CFB632" id="Group 68" o:spid="_x0000_s1032" style="position:absolute;left:0;text-align:left;margin-left:0;margin-top:12.7pt;width:478.95pt;height:647.8pt;z-index:251659264;mso-height-relative:margin" coordsize="6083202,822761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">
                <v:shape id="Text Box 31" o:spid="_x0000_s1033" type="#_x0000_t202" style="position:absolute;top:7227278;width:6073775;height:100033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2y2lxAAA&#10;ANsAAAAPAAAAZHJzL2Rvd25yZXYueG1sRI9PawIxFMTvQr9DeAUvUrOuILI1itUKPbQHrXh+bF53&#10;FzcvS5L99+0bodDjMDO/YTa7wdSiI+crywoW8wQEcW51xYWC6/fpZQ3CB2SNtWVSMJKH3fZpssFM&#10;257P1F1CISKEfYYKyhCaTEqfl2TQz21DHL0f6wyGKF0htcM+wk0t0yRZSYMVx4USGzqUlN8vrVGw&#10;Orq2P/Nhdry+f+JXU6S3t/Gm1PR52L+CCDSE//Bf+0MrWC7g8SX+ALn9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vdstpcQAAADbAAAADwAAAAAAAAAAAAAAAACXAgAAZHJzL2Rv&#10;d25yZXYueG1sUEsFBgAAAAAEAAQA9QAAAIgDAAAAAA==&#10;" stroked="f">
                  <v:textbox inset="0,0,0,0">
                    <w:txbxContent>
                      <w:p w14:paraId="25A91845" w14:textId="77777777" w:rsidR="00F14B45" w:rsidRPr="005A67B3" w:rsidRDefault="00F14B45" w:rsidP="00F14B45">
                        <w:pPr>
                          <w:pStyle w:val="Caption"/>
                          <w:rPr>
                            <w:noProof/>
                            <w:sz w:val="20"/>
                            <w:szCs w:val="22"/>
                          </w:rPr>
                        </w:pPr>
                        <w:bookmarkStart w:id="9" w:name="_Ref500685709"/>
                        <w:r w:rsidRPr="005A67B3">
                          <w:rPr>
                            <w:sz w:val="15"/>
                          </w:rPr>
                          <w:t xml:space="preserve">Figure </w:t>
                        </w:r>
                        <w:r w:rsidRPr="005A67B3">
                          <w:rPr>
                            <w:sz w:val="15"/>
                          </w:rPr>
                          <w:fldChar w:fldCharType="begin"/>
                        </w:r>
                        <w:r w:rsidRPr="005A67B3">
                          <w:rPr>
                            <w:sz w:val="15"/>
                          </w:rPr>
                          <w:instrText xml:space="preserve"> SEQ Figure \* ARABIC </w:instrText>
                        </w:r>
                        <w:r w:rsidRPr="005A67B3">
                          <w:rPr>
                            <w:sz w:val="15"/>
                          </w:rPr>
                          <w:fldChar w:fldCharType="separate"/>
                        </w:r>
                        <w:r w:rsidRPr="005A67B3">
                          <w:rPr>
                            <w:noProof/>
                            <w:sz w:val="15"/>
                          </w:rPr>
                          <w:t>3</w:t>
                        </w:r>
                        <w:r w:rsidRPr="005A67B3">
                          <w:rPr>
                            <w:sz w:val="15"/>
                          </w:rPr>
                          <w:fldChar w:fldCharType="end"/>
                        </w:r>
                        <w:bookmarkEnd w:id="9"/>
                        <w:r w:rsidRPr="005A67B3">
                          <w:rPr>
                            <w:sz w:val="15"/>
                          </w:rPr>
                          <w:t xml:space="preserve"> MAXENT output for </w:t>
                        </w:r>
                        <w:r w:rsidRPr="00710FDC">
                          <w:rPr>
                            <w:i/>
                            <w:sz w:val="15"/>
                          </w:rPr>
                          <w:t>P. dactylifera</w:t>
                        </w:r>
                        <w:r w:rsidRPr="005A67B3">
                          <w:rPr>
                            <w:sz w:val="15"/>
                          </w:rPr>
                          <w:t>. A: ROC curve for training data (red line) and random (black line). The red line shows the fit of the training data to the model. The more the red line shifts to the top left, the better predictions can be made for presence data. B: Projection map of present climate data. Warmer colours show better predicted conditions. White dots show the presence locations used for training.</w:t>
                        </w:r>
                        <w:r w:rsidRPr="005A67B3">
                          <w:rPr>
                            <w:noProof/>
                            <w:sz w:val="20"/>
                            <w:szCs w:val="22"/>
                          </w:rPr>
                          <w:t xml:space="preserve"> </w:t>
                        </w:r>
                        <w:r w:rsidRPr="005A67B3">
                          <w:rPr>
                            <w:sz w:val="15"/>
                          </w:rPr>
                          <w:t xml:space="preserve">C: The variable importance table for occurrence data. Data is ranked from high to low contributing importance. D; Projecting map of future climate data. Warmer colours show better predicted conditions. White dots show the presence locations used for training. E: Climatic variable curves showing the optimum and how their values could change the model. F. Climatic envelope of </w:t>
                        </w:r>
                        <w:r w:rsidRPr="005A67B3">
                          <w:rPr>
                            <w:i/>
                            <w:sz w:val="15"/>
                          </w:rPr>
                          <w:t>P. dactylifera</w:t>
                        </w:r>
                        <w:r w:rsidRPr="005A67B3">
                          <w:rPr>
                            <w:sz w:val="15"/>
                          </w:rPr>
                          <w:t>. Grey is unsuitable habitat, yellow remains suitable and green is extra gained habitat. Black dots represent the presence locations from the dataset.</w:t>
                        </w:r>
                      </w:p>
                    </w:txbxContent>
                  </v:textbox>
                </v:shape>
                <v:group id="Group 47" o:spid="_x0000_s1034" style="position:absolute;left:8792;width:6074410;height:7074535" coordsize="6074410,707463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xZ3VzxgAAANsAAAAPAAAAZHJzL2Rvd25yZXYueG1sRI9ba8JAFITfC/6H5Qh9&#10;q5vYViVmFRFb+iCCFxDfDtmTC2bPhuw2if++Wyj0cZiZb5h0PZhadNS6yrKCeBKBIM6srrhQcDl/&#10;vCxAOI+ssbZMCh7kYL0aPaWYaNvzkbqTL0SAsEtQQel9k0jpspIMuoltiIOX29agD7ItpG6xD3BT&#10;y2kUzaTBisNCiQ1tS8rup2+j4LPHfvMa77r9Pd8+buf3w3Ufk1LP42GzBOFp8P/hv/aXVvA2h9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HFndXPGAAAA2wAA&#10;AA8AAAAAAAAAAAAAAAAAqQIAAGRycy9kb3ducmV2LnhtbFBLBQYAAAAABAAEAPoAAACcAwAAAAA=&#10;">
                  <v:group id="Group 45" o:spid="_x0000_s1035" style="position:absolute;width:6074410;height:7074633" coordsize="6074410,707463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u+U6fxQAAANsAAAAPAAAAZHJzL2Rvd25yZXYueG1sRI9Pa8JAFMTvhX6H5RV6&#10;M5u0WiRmFZG29BAEtSDeHtlnEsy+Ddlt/nx7t1DocZiZ3zDZZjSN6KlztWUFSRSDIC6srrlU8H36&#10;mC1BOI+ssbFMCiZysFk/PmSYajvwgfqjL0WAsEtRQeV9m0rpiooMusi2xMG72s6gD7Irpe5wCHDT&#10;yJc4fpMGaw4LFba0q6i4HX+Mgs8Bh+1r8t7nt+tuupwW+3OekFLPT+N2BcLT6P/Df+0vrWC+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7vlOn8UAAADbAAAA&#10;DwAAAAAAAAAAAAAAAACpAgAAZHJzL2Rvd25yZXYueG1sUEsFBgAAAAAEAAQA+gAAAJsDAAAAAA==&#10;">
                    <v:group id="Group 44" o:spid="_x0000_s1036" style="position:absolute;width:6074410;height:4422140" coordsize="6074410,442223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BtesExQAAANsAAAAPAAAAZHJzL2Rvd25yZXYueG1sRI9Pa8JAFMTvQr/D8gq9&#10;1U3atEh0FZG29CAFk4J4e2SfSTD7NmS3+fPtXaHgcZiZ3zCrzWga0VPnassK4nkEgriwuuZSwW/+&#10;+bwA4TyyxsYyKZjIwWb9MFthqu3AB+ozX4oAYZeigsr7NpXSFRUZdHPbEgfvbDuDPsiulLrDIcBN&#10;I1+i6F0arDksVNjSrqLikv0ZBV8DDtvX+KPfX8676ZS//Rz3MSn19DhulyA8jf4e/m9/awVJAr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gbXrBMUAAADbAAAA&#10;DwAAAAAAAAAAAAAAAACpAgAAZHJzL2Rvd25yZXYueG1sUEsFBgAAAAAEAAQA+gAAAJsDAAAAAA==&#10;">
                      <v:group id="Group 42" o:spid="_x0000_s1037" style="position:absolute;width:6074410;height:4422238" coordsize="6074410,442223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hENbrxAAAANsAAAAPAAAAZHJzL2Rvd25yZXYueG1sRI9Bi8IwFITvwv6H8Ba8&#10;aVpXF6lGEdkVDyKoC+Lt0TzbYvNSmmxb/70RBI/DzHzDzJedKUVDtSssK4iHEQji1OqCMwV/p9/B&#10;FITzyBpLy6TgTg6Wi4/eHBNtWz5Qc/SZCBB2CSrIva8SKV2ak0E3tBVx8K62NuiDrDOpa2wD3JRy&#10;FEXf0mDBYSHHitY5pbfjv1GwabFdfcU/ze52Xd8vp8n+vItJqf5nt5qB8NT5d/jV3moF4x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hENbrxAAAANsAAAAP&#10;AAAAAAAAAAAAAAAAAKkCAABkcnMvZG93bnJldi54bWxQSwUGAAAAAAQABAD6AAAAmgMAAAAA&#10;">
                        <v:group id="Group 30" o:spid="_x0000_s1038" style="position:absolute;width:6074410;height:3566160" coordsize="6074713,356668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iJ56wgAAANsAAAAPAAAAZHJzL2Rvd25yZXYueG1sRE9Na8JAEL0X/A/LCN7q&#10;JkqLRNcgYqUHKTQRxNuQHZOQ7GzIbpP477uHQo+P971LJ9OKgXpXW1YQLyMQxIXVNZcKrvnH6waE&#10;88gaW8uk4EkO0v3sZYeJtiN/05D5UoQQdgkqqLzvEildUZFBt7QdceAetjfoA+xLqXscQ7hp5SqK&#10;3qXBmkNDhR0dKyqa7McoOI84Htbxabg0j+Pznr993S4xKbWYT4ctCE+T/xf/uT+1gnVYH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oieesIAAADbAAAADwAA&#10;AAAAAAAAAAAAAACpAgAAZHJzL2Rvd25yZXYueG1sUEsFBgAAAAAEAAQA+gAAAJgDAAAAAA==&#10;">
                          <v:shape id="Picture 7" o:spid="_x0000_s1039" type="#_x0000_t75" alt="../../../../../Google%20Drive/4.%20Biologie/Studie%20Biologie/Master%20Year%202/2.%20Methods%20in%20Biodiversity%202017/4.%20Practicals/w2p3/maxent/Results/plots/Phoenix_dac" style="position:absolute;width:2033270;height:18319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pH&#10;sgjDAAAA2gAAAA8AAABkcnMvZG93bnJldi54bWxEj0+LwjAUxO8LfofwBG/btCIq1SgiCrJ78s/F&#10;27N5ttXmpTbRdr/9RljY4zAzv2Hmy85U4kWNKy0rSKIYBHFmdcm5gtNx+zkF4TyyxsoyKfghB8tF&#10;72OOqbYt7+l18LkIEHYpKii8r1MpXVaQQRfZmjh4V9sY9EE2udQNtgFuKjmM47E0WHJYKLCmdUHZ&#10;/fA0Cs71xiXfj7Gky+08+lpfkknXbpUa9LvVDISnzv+H/9o7rWAC7yvhBsjF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keyCMMAAADaAAAADwAAAAAAAAAAAAAAAACcAgAA&#10;ZHJzL2Rvd25yZXYueG1sUEsFBgAAAAAEAAQA9wAAAIwDAAAAAA==&#10;">
                            <v:imagedata r:id="rId20" o:title="../../../../../Google%20Drive/4.%20Biologie/Studie%20Biologie/Master%20Year%202/2.%20Methods%20in%20Biodiversity%202017/4.%20Practicals/w2p3/maxent/Results/plots/Phoenix_dac" cropright="18761f"/>
                            <v:path arrowok="t"/>
                          </v:shape>
                          <v:shape id="Picture 18" o:spid="_x0000_s1040" type="#_x0000_t75" alt="../../../../../Google%20Drive/4.%20Biologie/Studie%20Biologie/Master%20Year%202/2.%20Methods%20in%20Biodiversity%202017/4.%20Practicals/w2p3/maxent/Results/plots/Phoenix_dactylifera_L" style="position:absolute;left:2186608;top:1948070;width:3885565;height:16186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Tv&#10;kJXEAAAA2wAAAA8AAABkcnMvZG93bnJldi54bWxEj0FvwjAMhe+T+A+RkbiNdDsgVAgIhpg4bIcB&#10;B45e4zbVGqc0oXT/fj4g7WbrPb/3ebkefKN66mId2MDLNANFXARbc2XgfNo/z0HFhGyxCUwGfinC&#10;ejV6WmJuw52/qD+mSkkIxxwNuJTaXOtYOPIYp6ElFq0Mnccka1dp2+Fdwn2jX7Nspj3WLA0OW3pz&#10;VPwcb95A3X+4Pb37qsTz5fv6WW7TZrc1ZjIeNgtQiYb0b35cH6zgC6z8IgPo1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TvkJXEAAAA2wAAAA8AAAAAAAAAAAAAAAAAnAIA&#10;AGRycy9kb3ducmV2LnhtbFBLBQYAAAAABAAEAPcAAACNAwAAAAA=&#10;">
                            <v:imagedata r:id="rId21" o:title="../../../../../Google%20Drive/4.%20Biologie/Studie%20Biologie/Master%20Year%202/2.%20Methods%20in%20Biodiversity%202017/4.%20Practicals/w2p3/maxent/Results/plots/Phoenix_dactylifera_L"/>
                            <v:path arrowok="t"/>
                          </v:shape>
                          <v:shape id="Picture 19" o:spid="_x0000_s1041" type="#_x0000_t75" alt="../../../../../Google%20Drive/4.%20Biologie/Studie%20Biologie/Master%20Year%202/2.%20Methods%20in%20Biodiversity%202017/4.%20Practicals/w2p3/maxent/Results/plots/Phoenix_dactylifera_L." style="position:absolute;left:2186608;top:119270;width:3888105;height:16192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ds&#10;k0TBAAAA2wAAAA8AAABkcnMvZG93bnJldi54bWxET01rwkAQvRf6H5YpeNONHrRNXUUqgihYtPY+&#10;ZMckuDubZtck+utdQehtHu9zpvPOGtFQ7UvHCoaDBARx5nTJuYLjz6r/DsIHZI3GMSm4kof57PVl&#10;iql2Le+pOYRcxBD2KSooQqhSKX1WkEU/cBVx5E6uthgirHOpa2xjuDVylCRjabHk2FBgRV8FZefD&#10;xSr445C32+Mum5y+l/622Jjf5maU6r11i08QgbrwL3661zrO/4DHL/EAObs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Odsk0TBAAAA2wAAAA8AAAAAAAAAAAAAAAAAnAIAAGRy&#10;cy9kb3ducmV2LnhtbFBLBQYAAAAABAAEAPcAAACKAwAAAAA=&#10;">
                            <v:imagedata r:id="rId22" o:title="../../../../../Google%20Drive/4.%20Biologie/Studie%20Biologie/Master%20Year%202/2.%20Methods%20in%20Biodiversity%202017/4.%20Practicals/w2p3/maxent/Results/plots/Phoenix_dactylifera_L."/>
                            <v:path arrowok="t"/>
                          </v:shape>
                          <v:shape id="Picture 21" o:spid="_x0000_s1042" type="#_x0000_t75" alt="../../../../../Desktop/Screen%20Shot%202017-12-10%20at%2015.58" style="position:absolute;left:469126;top:2059388;width:1282065;height:13703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vB&#10;31TAAAAA2wAAAA8AAABkcnMvZG93bnJldi54bWxEj0FrAjEUhO+C/yE8wYto1j0UWY0iYqFXbcHr&#10;Y/PcrG5e4iZq/PemUOhxmJlvmNUm2U48qA+tYwXzWQGCuHa65UbBz/fndAEiRGSNnWNS8KIAm/Vw&#10;sMJKuycf6HGMjcgQDhUqMDH6SspQG7IYZs4TZ+/seosxy76RusdnhttOlkXxIS22nBcMetoZqq/H&#10;u1Vwqv29Ky9lmtCC/WuyP5C5JaXGo7RdgoiU4n/4r/2lFZRz+P2Sf4Bcvw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i8HfVMAAAADbAAAADwAAAAAAAAAAAAAAAACcAgAAZHJz&#10;L2Rvd25yZXYueG1sUEsFBgAAAAAEAAQA9wAAAIkDAAAAAA==&#10;">
                            <v:imagedata r:id="rId23" o:title="../../../../../Desktop/Screen%20Shot%202017-12-10%20at%2015.58"/>
                            <v:path arrowok="t"/>
                          </v:shape>
                          <v:shape id="Text Box 23" o:spid="_x0000_s1043" type="#_x0000_t202" style="position:absolute;left:127220;top:111318;width:341630;height:2349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oEzxAAA&#10;ANsAAAAPAAAAZHJzL2Rvd25yZXYueG1sRI9Ba8JAFITvBf/D8gRvuqu2RdNsRJRCTy2mKnh7ZJ9J&#10;aPZtyG5N+u+7BaHHYWa+YdLNYBtxo87XjjXMZwoEceFMzaWG4+frdAXCB2SDjWPS8EMeNtnoIcXE&#10;uJ4PdMtDKSKEfYIaqhDaREpfVGTRz1xLHL2r6yyGKLtSmg77CLeNXCj1LC3WHBcqbGlXUfGVf1sN&#10;p/fr5fyoPsq9fWp7NyjJdi21noyH7QuIQEP4D9/bb0bDY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j6BM8QAAADbAAAADwAAAAAAAAAAAAAAAACXAgAAZHJzL2Rv&#10;d25yZXYueG1sUEsFBgAAAAAEAAQA9QAAAIgDAAAAAA==&#10;" filled="f" stroked="f">
                            <v:textbox>
                              <w:txbxContent>
                                <w:p w14:paraId="6314E036" w14:textId="77777777" w:rsidR="00F14B45" w:rsidRDefault="00F14B45" w:rsidP="00F14B45">
                                  <w:r>
                                    <w:t>A</w:t>
                                  </w:r>
                                </w:p>
                              </w:txbxContent>
                            </v:textbox>
                          </v:shape>
                          <v:shape id="Text Box 24" o:spid="_x0000_s1044" type="#_x0000_t202" style="position:absolute;left:2178657;top:119270;width:341630;height:2349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1xlHwgAA&#10;ANsAAAAPAAAAZHJzL2Rvd25yZXYueG1sRI9Pi8IwFMTvC36H8ARva6K4i1ajiCJ4Wln/gbdH82yL&#10;zUtpoq3f3iwseBxm5jfMbNHaUjyo9oVjDYO+AkGcOlNwpuF42HyOQfiAbLB0TBqe5GEx73zMMDGu&#10;4V967EMmIoR9ghryEKpESp/mZNH3XUUcvaurLYYo60yaGpsIt6UcKvUtLRYcF3KsaJVTetvfrYbT&#10;z/VyHqldtrZfVeNaJdlOpNa9brucggjUhnf4v701GoYj+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3XGUfCAAAA2wAAAA8AAAAAAAAAAAAAAAAAlwIAAGRycy9kb3du&#10;cmV2LnhtbFBLBQYAAAAABAAEAPUAAACGAwAAAAA=&#10;" filled="f" stroked="f">
                            <v:textbox>
                              <w:txbxContent>
                                <w:p w14:paraId="32EA6CF5" w14:textId="77777777" w:rsidR="00F14B45" w:rsidRPr="00741C03" w:rsidRDefault="00F14B45" w:rsidP="00F14B45">
                                  <w:pPr>
                                    <w:rPr>
                                      <w:color w:val="FFFFFF" w:themeColor="background1"/>
                                    </w:rPr>
                                  </w:pPr>
                                  <w:r>
                                    <w:rPr>
                                      <w:color w:val="FFFFFF" w:themeColor="background1"/>
                                    </w:rPr>
                                    <w:t>B</w:t>
                                  </w:r>
                                  <w:r>
                                    <w:rPr>
                                      <w:noProof/>
                                      <w:lang w:eastAsia="en-GB"/>
                                    </w:rPr>
                                    <w:drawing>
                                      <wp:inline distT="0" distB="0" distL="0" distR="0" wp14:anchorId="6662B7B6" wp14:editId="742EB09C">
                                        <wp:extent cx="149225" cy="143510"/>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9225" cy="143510"/>
                                                </a:xfrm>
                                                <a:prstGeom prst="rect">
                                                  <a:avLst/>
                                                </a:prstGeom>
                                              </pic:spPr>
                                            </pic:pic>
                                          </a:graphicData>
                                        </a:graphic>
                                      </wp:inline>
                                    </w:drawing>
                                  </w:r>
                                </w:p>
                              </w:txbxContent>
                            </v:textbox>
                          </v:shape>
                          <v:shape id="Text Box 27" o:spid="_x0000_s1045" type="#_x0000_t202" style="position:absolute;left:2186608;top:1940118;width:341630;height:2349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BYcwxAAA&#10;ANsAAAAPAAAAZHJzL2Rvd25yZXYueG1sRI9Ba8JAFITvBf/D8gRvuqvYVtNsRJRCTy2mKnh7ZJ9J&#10;aPZtyG5N+u+7BaHHYWa+YdLNYBtxo87XjjXMZwoEceFMzaWG4+frdAXCB2SDjWPS8EMeNtnoIcXE&#10;uJ4PdMtDKSKEfYIaqhDaREpfVGTRz1xLHL2r6yyGKLtSmg77CLeNXCj1JC3WHBcqbGlXUfGVf1sN&#10;p/fr5bxUH+XePra9G5Rku5ZaT8bD9gVEoCH8h+/tN6Nh8Qx/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QWHMMQAAADbAAAADwAAAAAAAAAAAAAAAACXAgAAZHJzL2Rv&#10;d25yZXYueG1sUEsFBgAAAAAEAAQA9QAAAIgDAAAAAA==&#10;" filled="f" stroked="f">
                            <v:textbox>
                              <w:txbxContent>
                                <w:p w14:paraId="3E3A354D" w14:textId="77777777" w:rsidR="00F14B45" w:rsidRPr="00741C03" w:rsidRDefault="00F14B45" w:rsidP="00F14B45">
                                  <w:pPr>
                                    <w:rPr>
                                      <w:color w:val="FFFFFF" w:themeColor="background1"/>
                                    </w:rPr>
                                  </w:pPr>
                                  <w:r>
                                    <w:rPr>
                                      <w:color w:val="FFFFFF" w:themeColor="background1"/>
                                    </w:rPr>
                                    <w:t>D</w:t>
                                  </w:r>
                                  <w:r>
                                    <w:rPr>
                                      <w:noProof/>
                                      <w:lang w:eastAsia="en-GB"/>
                                    </w:rPr>
                                    <w:drawing>
                                      <wp:inline distT="0" distB="0" distL="0" distR="0" wp14:anchorId="5A1BA2B6" wp14:editId="713E14DA">
                                        <wp:extent cx="149225" cy="143510"/>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9225" cy="143510"/>
                                                </a:xfrm>
                                                <a:prstGeom prst="rect">
                                                  <a:avLst/>
                                                </a:prstGeom>
                                              </pic:spPr>
                                            </pic:pic>
                                          </a:graphicData>
                                        </a:graphic>
                                      </wp:inline>
                                    </w:drawing>
                                  </w:r>
                                </w:p>
                              </w:txbxContent>
                            </v:textbox>
                          </v:shape>
                          <v:shape id="Text Box 29" o:spid="_x0000_s1046" type="#_x0000_t202" style="position:absolute;left:127220;top:1940118;width:341630;height:2349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75B2EF3F" w14:textId="77777777" w:rsidR="00F14B45" w:rsidRDefault="00F14B45" w:rsidP="00F14B45">
                                  <w:r>
                                    <w:t>C</w:t>
                                  </w:r>
                                </w:p>
                              </w:txbxContent>
                            </v:textbox>
                          </v:shape>
                        </v:group>
                        <v:shape id="Picture 41" o:spid="_x0000_s1047" type="#_x0000_t75" style="position:absolute;left:123092;top:3648808;width:5727700;height:7734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0h&#10;xtfAAAAA2wAAAA8AAABkcnMvZG93bnJldi54bWxEj0FrAjEUhO8F/0N4greaVaTI1iitsuC1Kp4f&#10;m9dkdfOyJHF3/fdNodDjMDPfMJvd6FrRU4iNZwWLeQGCuPa6YaPgcq5e1yBiQtbYeiYFT4qw205e&#10;NlhqP/AX9adkRIZwLFGBTakrpYy1JYdx7jvi7H374DBlGYzUAYcMd61cFsWbdNhwXrDY0d5SfT89&#10;nIKuCGGQh4v5DEN1v97807a3vVKz6fjxDiLRmP7Df+2jVrBawO+X/APk9gc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DSHG18AAAADbAAAADwAAAAAAAAAAAAAAAACcAgAAZHJz&#10;L2Rvd25yZXYueG1sUEsFBgAAAAAEAAQA9wAAAIkDAAAAAA==&#10;">
                          <v:imagedata r:id="rId24" o:title=""/>
                          <v:path arrowok="t"/>
                        </v:shape>
                      </v:group>
                      <v:shape id="Text Box 43" o:spid="_x0000_s1048" type="#_x0000_t202" style="position:absolute;left:123092;top:3420208;width:341613;height:2349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WSTwwAA&#10;ANsAAAAPAAAAZHJzL2Rvd25yZXYueG1sRI9Pa8JAFMTvBb/D8oTe6q7/iqbZiCiFnhStCt4e2WcS&#10;mn0bsluTfvuuUOhxmJnfMOmqt7W4U+srxxrGIwWCOHem4kLD6fP9ZQHCB2SDtWPS8EMeVtngKcXE&#10;uI4PdD+GQkQI+wQ1lCE0iZQ+L8miH7mGOHo311oMUbaFNC12EW5rOVHqVVqsOC6U2NCmpPzr+G01&#10;nHe362Wm9sXWzpvO9UqyXUqtn4f9+g1EoD78h//aH0bDbAqPL/EHyO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4WSTwwAAANsAAAAPAAAAAAAAAAAAAAAAAJcCAABkcnMvZG93&#10;bnJldi54bWxQSwUGAAAAAAQABAD1AAAAhwMAAAAA&#10;" filled="f" stroked="f">
                        <v:textbox>
                          <w:txbxContent>
                            <w:p w14:paraId="6C912E0F" w14:textId="77777777" w:rsidR="00F14B45" w:rsidRDefault="00F14B45" w:rsidP="00F14B45">
                              <w:r>
                                <w:t>E</w:t>
                              </w:r>
                            </w:p>
                          </w:txbxContent>
                        </v:textbox>
                      </v:shape>
                    </v:group>
                    <v:shape id="Picture 33" o:spid="_x0000_s1049" type="#_x0000_t75" alt="../../../../../Google%20Drive/4.%20Biologie/Studie%20Biologie/Master%20Year%202/2.%20Methods%20in%20Biodiversity%202017/4.%20Practi" style="position:absolute;left:571500;top:4563208;width:4912995;height:25114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au&#10;5ZDCAAAA2wAAAA8AAABkcnMvZG93bnJldi54bWxEj0GLwjAUhO+C/yE8wZumu4JI1yiyS8GLB63I&#10;Ht82b9Ni81KaWNt/bwTB4zAz3zDrbW9r0VHrK8cKPuYJCOLC6YqNgnOezVYgfEDWWDsmBQN52G7G&#10;ozWm2t35SN0pGBEh7FNUUIbQpFL6oiSLfu4a4uj9u9ZiiLI1Urd4j3Bby88kWUqLFceFEhv6Lqm4&#10;nm5WQeb0cBjynyzfJ79u1V2M5T+j1HTS775ABOrDO/xq77WCxQKeX+IPkJsH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WruWQwgAAANsAAAAPAAAAAAAAAAAAAAAAAJwCAABk&#10;cnMvZG93bnJldi54bWxQSwUGAAAAAAQABAD3AAAAiwMAAAAA&#10;">
                      <v:imagedata r:id="rId25" o:title="../../../../../Google%20Drive/4.%20Biologie/Studie%20Biologie/Master%20Year%202/2.%20Methods%20in%20Biodiversity%202017/4.%20Practi" croptop="10358f" cropbottom="11085f" cropleft="5185f" cropright="4308f"/>
                      <v:path arrowok="t"/>
                    </v:shape>
                  </v:group>
                  <v:shape id="Text Box 46" o:spid="_x0000_s1050" type="#_x0000_t202" style="position:absolute;left:114300;top:4475284;width:341613;height:2349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lscLwgAA&#10;ANsAAAAPAAAAZHJzL2Rvd25yZXYueG1sRI9Pi8IwFMTvC36H8IS9rYmLilajiIuwJ2X9B94ezbMt&#10;Ni+libZ+eyMseBxm5jfMbNHaUtyp9oVjDf2eAkGcOlNwpuGwX3+NQfiAbLB0TBoe5GEx73zMMDGu&#10;4T+670ImIoR9ghryEKpESp/mZNH3XEUcvYurLYYo60yaGpsIt6X8VmokLRYcF3KsaJVTet3drIbj&#10;5nI+DdQ2+7HDqnGtkmwnUuvPbrucggjUhnf4v/1rNAxG8PoSf4CcP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WxwvCAAAA2wAAAA8AAAAAAAAAAAAAAAAAlwIAAGRycy9kb3du&#10;cmV2LnhtbFBLBQYAAAAABAAEAPUAAACGAwAAAAA=&#10;" filled="f" stroked="f">
                    <v:textbox>
                      <w:txbxContent>
                        <w:p w14:paraId="18A0DE20" w14:textId="77777777" w:rsidR="00F14B45" w:rsidRDefault="00F14B45" w:rsidP="00F14B45">
                          <w:r>
                            <w:t>F</w:t>
                          </w:r>
                        </w:p>
                      </w:txbxContent>
                    </v:textbox>
                  </v:shape>
                </v:group>
                <w10:wrap type="topAndBottom"/>
              </v:group>
            </w:pict>
          </mc:Fallback>
        </mc:AlternateContent>
      </w:r>
    </w:p>
    <w:p w14:paraId="1BF51EBE" w14:textId="10F73361" w:rsidR="00574416" w:rsidRDefault="00EB4DFC" w:rsidP="00F14B45">
      <w:pPr>
        <w:spacing w:after="0" w:line="240" w:lineRule="auto"/>
        <w:jc w:val="both"/>
      </w:pPr>
      <w:r w:rsidRPr="00EB4DFC">
        <w:rPr>
          <w:i/>
        </w:rPr>
        <w:lastRenderedPageBreak/>
        <w:t>Dactylifera</w:t>
      </w:r>
      <w:r>
        <w:t xml:space="preserve">. </w:t>
      </w:r>
      <w:r w:rsidR="0098754F">
        <w:t>This remains mostly the same in the future distribution (</w:t>
      </w:r>
      <w:r w:rsidR="0098754F">
        <w:fldChar w:fldCharType="begin"/>
      </w:r>
      <w:r w:rsidR="0098754F">
        <w:instrText xml:space="preserve"> REF _Ref500685709 \h </w:instrText>
      </w:r>
      <w:r w:rsidR="0098754F">
        <w:fldChar w:fldCharType="separate"/>
      </w:r>
      <w:r w:rsidR="0098754F">
        <w:t xml:space="preserve">Figure </w:t>
      </w:r>
      <w:r w:rsidR="0098754F">
        <w:rPr>
          <w:noProof/>
        </w:rPr>
        <w:t>3</w:t>
      </w:r>
      <w:r w:rsidR="0098754F">
        <w:fldChar w:fldCharType="end"/>
      </w:r>
      <w:r w:rsidR="005A578D">
        <w:t>D), but the differences are</w:t>
      </w:r>
      <w:r w:rsidR="0098754F">
        <w:t xml:space="preserve"> cover</w:t>
      </w:r>
      <w:r w:rsidR="005A578D">
        <w:t>e</w:t>
      </w:r>
      <w:r w:rsidR="0098754F">
        <w:t>d in the next chapter (</w:t>
      </w:r>
      <w:r w:rsidR="0098754F">
        <w:fldChar w:fldCharType="begin"/>
      </w:r>
      <w:r w:rsidR="0098754F">
        <w:instrText xml:space="preserve"> REF _Ref500690048 \h </w:instrText>
      </w:r>
      <w:r w:rsidR="0098754F">
        <w:fldChar w:fldCharType="separate"/>
      </w:r>
      <w:r w:rsidR="0098754F">
        <w:t>Response to Future Scenario</w:t>
      </w:r>
      <w:r w:rsidR="0098754F">
        <w:fldChar w:fldCharType="end"/>
      </w:r>
      <w:r w:rsidR="0098754F">
        <w:t>).</w:t>
      </w:r>
    </w:p>
    <w:p w14:paraId="258D429E" w14:textId="4029F3DC" w:rsidR="00FA096E" w:rsidRDefault="00FA096E" w:rsidP="005B4592">
      <w:pPr>
        <w:spacing w:after="0" w:line="240" w:lineRule="auto"/>
        <w:ind w:firstLine="720"/>
        <w:jc w:val="both"/>
      </w:pPr>
      <w:r>
        <w:t xml:space="preserve">The </w:t>
      </w:r>
      <w:r w:rsidR="008D01A9">
        <w:t xml:space="preserve">threshold selection </w:t>
      </w:r>
      <w:r>
        <w:t>‘</w:t>
      </w:r>
      <w:r w:rsidRPr="00FA096E">
        <w:rPr>
          <w:i/>
        </w:rPr>
        <w:t>maximum training sensitivity plus specificity’</w:t>
      </w:r>
      <w:r>
        <w:t xml:space="preserve"> </w:t>
      </w:r>
      <w:r w:rsidR="008D01A9">
        <w:t xml:space="preserve">had a </w:t>
      </w:r>
      <w:r>
        <w:t>value</w:t>
      </w:r>
      <w:r w:rsidR="008D01A9">
        <w:t xml:space="preserve"> of </w:t>
      </w:r>
      <w:r>
        <w:t>0.558</w:t>
      </w:r>
      <w:r w:rsidR="005B4592">
        <w:t xml:space="preserve">. This selection method is </w:t>
      </w:r>
      <w:r w:rsidR="00124C9D">
        <w:t xml:space="preserve">viewed as </w:t>
      </w:r>
      <w:r w:rsidR="00B64FFF">
        <w:t>a good tool</w:t>
      </w:r>
      <w:r w:rsidR="005B4592">
        <w:t xml:space="preserve"> for presence data only </w:t>
      </w:r>
      <w:r w:rsidR="005B4592">
        <w:fldChar w:fldCharType="begin" w:fldLock="1"/>
      </w:r>
      <w:r w:rsidR="005B4592">
        <w:instrText>ADDIN CSL_CITATION { "citationItems" : [ { "id" : "ITEM-1", "itemData" : { "DOI" : "10.1177/194008291400700311", "ISSN" : "1940-0829", "abstract" : "Modeling the distribution of rare and endangered species is challenging, and there is substantial debate regarding what species distribution models (SDMs) actually represent. Here I investigated whether locations of different lowland tapir signs (feces, trails and tracks) generated different distributions of suitable habitat using a presence-only species distribution modeling technique. Comparison of the equivalence and overlap of the predicted distributions showed no significant differences between the different signs. The contribution of the 11 variables used to build the distribution models was also similar between signs. Although predictions from different signs were similar, the use of different threshold selection methods generated substantially different suitable areas and omission errors. These results highlight the importance of a fundamental understanding of species natural history to determine not only appropriate model parameters, but also the biological relevance of SDMs. My findings also support the need for healthy skepticism regarding what is represented by presence-only species distributions. To help address this skepticism I conclude by providing guidelines for generating reliable local-scale distribution models. \u00a9 Darren Norris.", "author" : [ { "dropping-particle" : "", "family" : "Norris", "given" : "Darren", "non-dropping-particle" : "", "parse-names" : false, "suffix" : "" } ], "container-title" : "Tropical Conservation Science", "id" : "ITEM-1", "issue" : "3", "issued" : { "date-parts" : [ [ "2014", "9" ] ] }, "page" : "529-547", "title" : "Model Thresholds are More Important than Presence Location Type: Understanding the Distribution of Lowland tapir ( Tapirus Terrestris ) in a Continuous Atlantic Forest of Southeast Brazil", "type" : "article-journal", "volume" : "7" }, "uris" : [ "http://www.mendeley.com/documents/?uuid=7487c4c6-b79d-4d7f-87fc-484a2aae153c" ] } ], "mendeley" : { "formattedCitation" : "(Norris 2014)", "plainTextFormattedCitation" : "(Norris 2014)", "previouslyFormattedCitation" : "(Norris 2014)" }, "properties" : {  }, "schema" : "https://github.com/citation-style-language/schema/raw/master/csl-citation.json" }</w:instrText>
      </w:r>
      <w:r w:rsidR="005B4592">
        <w:fldChar w:fldCharType="separate"/>
      </w:r>
      <w:r w:rsidR="005B4592" w:rsidRPr="005B4592">
        <w:rPr>
          <w:noProof/>
        </w:rPr>
        <w:t>(Norris 2014)</w:t>
      </w:r>
      <w:r w:rsidR="005B4592">
        <w:fldChar w:fldCharType="end"/>
      </w:r>
      <w:r w:rsidR="005B4592">
        <w:t xml:space="preserve">. </w:t>
      </w:r>
    </w:p>
    <w:p w14:paraId="27831E7A" w14:textId="401A72F2" w:rsidR="002766F2" w:rsidRDefault="00AD2904" w:rsidP="005B4592">
      <w:pPr>
        <w:spacing w:after="0" w:line="240" w:lineRule="auto"/>
        <w:ind w:firstLine="720"/>
        <w:jc w:val="both"/>
      </w:pPr>
      <w:r>
        <w:t xml:space="preserve">The Bio12 variable is by far the most important factor in this model. It is responsible for </w:t>
      </w:r>
      <w:r w:rsidR="00515379">
        <w:t>97.6</w:t>
      </w:r>
      <w:r>
        <w:t>% of the model. Next is Bio14 with</w:t>
      </w:r>
      <w:r w:rsidR="00494FCC">
        <w:t xml:space="preserve"> </w:t>
      </w:r>
      <w:r w:rsidR="00515379">
        <w:t>2.4</w:t>
      </w:r>
      <w:r>
        <w:t>%</w:t>
      </w:r>
      <w:r w:rsidR="00515379">
        <w:t>.</w:t>
      </w:r>
      <w:r>
        <w:t xml:space="preserve"> </w:t>
      </w:r>
      <w:r w:rsidR="00515379">
        <w:t xml:space="preserve">Bio2, </w:t>
      </w:r>
      <w:r>
        <w:t xml:space="preserve">Bio5 and Bio6 show </w:t>
      </w:r>
      <w:r w:rsidR="00515379">
        <w:t>no</w:t>
      </w:r>
      <w:r>
        <w:t xml:space="preserve"> contribution</w:t>
      </w:r>
      <w:r w:rsidR="00515379">
        <w:t>s</w:t>
      </w:r>
      <w:r>
        <w:t xml:space="preserve"> to the model (</w:t>
      </w:r>
      <w:r>
        <w:fldChar w:fldCharType="begin"/>
      </w:r>
      <w:r>
        <w:instrText xml:space="preserve"> REF _Ref500685709 \h </w:instrText>
      </w:r>
      <w:r>
        <w:fldChar w:fldCharType="separate"/>
      </w:r>
      <w:r>
        <w:t xml:space="preserve">Figure </w:t>
      </w:r>
      <w:r>
        <w:rPr>
          <w:noProof/>
        </w:rPr>
        <w:t>3</w:t>
      </w:r>
      <w:r>
        <w:fldChar w:fldCharType="end"/>
      </w:r>
      <w:r>
        <w:t>C)</w:t>
      </w:r>
      <w:r w:rsidR="00494FCC">
        <w:t>. W</w:t>
      </w:r>
      <w:r w:rsidR="005A578D">
        <w:t xml:space="preserve">e can conclude that </w:t>
      </w:r>
      <w:r w:rsidR="00DA508D">
        <w:t>Precipitation</w:t>
      </w:r>
      <w:r w:rsidR="005A578D">
        <w:t xml:space="preserve"> (Bio12) is the most important factor in this model in predicting suitable conditions</w:t>
      </w:r>
      <w:r w:rsidR="00515379">
        <w:t xml:space="preserve"> and precipitation factors cover the entire model</w:t>
      </w:r>
      <w:r w:rsidR="005A578D">
        <w:t>.</w:t>
      </w:r>
      <w:r w:rsidR="006B0A9B">
        <w:t xml:space="preserve"> </w:t>
      </w:r>
    </w:p>
    <w:p w14:paraId="282EB626" w14:textId="5D42FAB8" w:rsidR="00AD2904" w:rsidRPr="009E55DA" w:rsidRDefault="006B0A9B" w:rsidP="005B4592">
      <w:pPr>
        <w:spacing w:after="0" w:line="240" w:lineRule="auto"/>
        <w:ind w:firstLine="720"/>
        <w:jc w:val="both"/>
      </w:pPr>
      <w:r>
        <w:t>Also interesting is that Bio12 clearly has an optimum</w:t>
      </w:r>
      <w:r w:rsidR="003F1016">
        <w:t xml:space="preserve"> for its impact on the suitability</w:t>
      </w:r>
      <w:r>
        <w:t xml:space="preserve"> (</w:t>
      </w:r>
      <w:r w:rsidRPr="002D03EB">
        <w:fldChar w:fldCharType="begin"/>
      </w:r>
      <w:r w:rsidRPr="002D03EB">
        <w:instrText xml:space="preserve"> REF _Ref500685709 \h </w:instrText>
      </w:r>
      <w:r>
        <w:instrText xml:space="preserve"> \* MERGEFORMAT </w:instrText>
      </w:r>
      <w:r w:rsidRPr="002D03EB">
        <w:fldChar w:fldCharType="separate"/>
      </w:r>
      <w:r w:rsidRPr="006B0A9B">
        <w:t>Figure 3</w:t>
      </w:r>
      <w:r w:rsidRPr="002D03EB">
        <w:fldChar w:fldCharType="end"/>
      </w:r>
      <w:r>
        <w:t xml:space="preserve">E), so there should be </w:t>
      </w:r>
      <w:r w:rsidR="003F1016">
        <w:t xml:space="preserve">some </w:t>
      </w:r>
      <w:r>
        <w:t>precipitation, just enough, but not too much.</w:t>
      </w:r>
      <w:r w:rsidR="00824B4B">
        <w:t xml:space="preserve"> </w:t>
      </w:r>
      <w:r w:rsidR="003F1016">
        <w:t xml:space="preserve">This </w:t>
      </w:r>
      <w:r w:rsidR="00BA78D4">
        <w:t xml:space="preserve">is also found as a requirement for </w:t>
      </w:r>
      <w:r w:rsidR="00BA78D4">
        <w:rPr>
          <w:i/>
        </w:rPr>
        <w:t xml:space="preserve">P. dactylifera. </w:t>
      </w:r>
      <w:r w:rsidR="00824B4B">
        <w:t xml:space="preserve">There is a small optimum for Bio14, but as this is </w:t>
      </w:r>
      <w:r w:rsidR="0018735B">
        <w:t xml:space="preserve">variable is not really contributing that much, it is not that important. </w:t>
      </w:r>
    </w:p>
    <w:p w14:paraId="77078694" w14:textId="77777777" w:rsidR="00E95E2A" w:rsidRDefault="0093014C" w:rsidP="00E95E2A">
      <w:pPr>
        <w:pStyle w:val="Heading2"/>
      </w:pPr>
      <w:bookmarkStart w:id="10" w:name="_yaqbykhsvwwo" w:colFirst="0" w:colLast="0"/>
      <w:bookmarkStart w:id="11" w:name="_Ref500690048"/>
      <w:bookmarkEnd w:id="10"/>
      <w:r>
        <w:t>Response to Future Scenario</w:t>
      </w:r>
      <w:bookmarkEnd w:id="11"/>
    </w:p>
    <w:p w14:paraId="09EBD1FF" w14:textId="64D257FF" w:rsidR="0093014C" w:rsidRDefault="001B63CE" w:rsidP="00B060D9">
      <w:pPr>
        <w:spacing w:after="0" w:line="240" w:lineRule="auto"/>
        <w:jc w:val="both"/>
      </w:pPr>
      <w:r>
        <w:t xml:space="preserve">With the chosen future climate projection, </w:t>
      </w:r>
      <w:r>
        <w:rPr>
          <w:i/>
        </w:rPr>
        <w:t>P. dactylifera</w:t>
      </w:r>
      <w:r>
        <w:t xml:space="preserve"> will lose suitable habitat around lots of dessert regions, especially in North Africa and the Australian desserts. But, it will also gain suitable habitat in different places,</w:t>
      </w:r>
      <w:r w:rsidR="005A67B3">
        <w:t xml:space="preserve"> like in </w:t>
      </w:r>
      <w:r w:rsidR="00D64287">
        <w:t>Central</w:t>
      </w:r>
      <w:r w:rsidR="005A67B3">
        <w:t xml:space="preserve"> Africa</w:t>
      </w:r>
      <w:r w:rsidR="00D64287">
        <w:t>,</w:t>
      </w:r>
      <w:r>
        <w:t xml:space="preserve"> as can be seen in </w:t>
      </w:r>
      <w:r w:rsidR="00AD2904">
        <w:fldChar w:fldCharType="begin"/>
      </w:r>
      <w:r w:rsidR="00AD2904">
        <w:instrText xml:space="preserve"> REF _Ref500685709 \h </w:instrText>
      </w:r>
      <w:r w:rsidR="00E95E2A">
        <w:instrText xml:space="preserve"> \* MERGEFORMAT </w:instrText>
      </w:r>
      <w:r w:rsidR="00AD2904">
        <w:fldChar w:fldCharType="separate"/>
      </w:r>
      <w:r w:rsidR="00AD2904">
        <w:t xml:space="preserve">Figure </w:t>
      </w:r>
      <w:r w:rsidR="00AD2904">
        <w:rPr>
          <w:noProof/>
        </w:rPr>
        <w:t>3</w:t>
      </w:r>
      <w:r w:rsidR="00AD2904">
        <w:fldChar w:fldCharType="end"/>
      </w:r>
      <w:r w:rsidR="00AD2904">
        <w:t>F</w:t>
      </w:r>
      <w:r w:rsidR="00CA0678">
        <w:t xml:space="preserve">. </w:t>
      </w:r>
      <w:r w:rsidR="00E95E2A">
        <w:t>It also gains lots of suitable habitat in the Middle East and in some in</w:t>
      </w:r>
      <w:r w:rsidR="009A4471">
        <w:t xml:space="preserve"> Australia, especially in North-</w:t>
      </w:r>
      <w:r w:rsidR="00E95E2A">
        <w:t>West Australia.</w:t>
      </w:r>
      <w:r w:rsidR="005C5CD7">
        <w:t xml:space="preserve"> It can be seen that most of the changes occur near deserts and mountains, probably on the border of steppe like </w:t>
      </w:r>
      <w:r w:rsidR="002D03EB">
        <w:t xml:space="preserve">lands </w:t>
      </w:r>
      <w:r w:rsidR="005C5CD7">
        <w:t>/ grass lands.</w:t>
      </w:r>
    </w:p>
    <w:p w14:paraId="4EEF3B9A" w14:textId="3A4A983D" w:rsidR="002A6EC5" w:rsidRDefault="0093014C" w:rsidP="00DA508D">
      <w:pPr>
        <w:pStyle w:val="Heading2"/>
      </w:pPr>
      <w:bookmarkStart w:id="12" w:name="_3ai657chcam0" w:colFirst="0" w:colLast="0"/>
      <w:bookmarkEnd w:id="12"/>
      <w:r>
        <w:t>Biological interpretation</w:t>
      </w:r>
    </w:p>
    <w:p w14:paraId="1719A800" w14:textId="1C4FDF38" w:rsidR="00E95E2A" w:rsidRDefault="005C5CD7" w:rsidP="00B060D9">
      <w:pPr>
        <w:spacing w:after="0" w:line="240" w:lineRule="auto"/>
        <w:jc w:val="both"/>
      </w:pPr>
      <w:r>
        <w:t xml:space="preserve">The model is not outstanding, but it does a fairly good job. It could </w:t>
      </w:r>
      <w:r w:rsidR="00F1279B">
        <w:t xml:space="preserve">probably </w:t>
      </w:r>
      <w:r>
        <w:t xml:space="preserve">be improved by choosing different climatic variables. Other climatic variables, that may not be that logic for </w:t>
      </w:r>
      <w:r w:rsidRPr="005C5CD7">
        <w:rPr>
          <w:i/>
        </w:rPr>
        <w:t>P. dactylifera</w:t>
      </w:r>
      <w:r>
        <w:t xml:space="preserve"> habitat may contribute to a better model.</w:t>
      </w:r>
      <w:r w:rsidR="002D03EB">
        <w:t xml:space="preserve"> As there mostly one variable responsible </w:t>
      </w:r>
      <w:r w:rsidR="00F1279B">
        <w:t xml:space="preserve">(Bio12 for </w:t>
      </w:r>
      <w:r w:rsidR="00515379">
        <w:t>97.6</w:t>
      </w:r>
      <w:r w:rsidR="00F1279B">
        <w:t xml:space="preserve">%) </w:t>
      </w:r>
      <w:r w:rsidR="002D03EB">
        <w:t xml:space="preserve">for the model, it would be wise to try to include others, and leave out Bio5 and Bio6, which actually are not important at all. </w:t>
      </w:r>
      <w:r w:rsidR="00F1279B">
        <w:t>And even</w:t>
      </w:r>
      <w:r w:rsidR="00F1279B">
        <w:t xml:space="preserve"> now,</w:t>
      </w:r>
      <w:r w:rsidR="00F1279B">
        <w:t xml:space="preserve"> with this super important variable (in this model) the AUC va</w:t>
      </w:r>
      <w:r w:rsidR="00F1279B">
        <w:t>lue is not that</w:t>
      </w:r>
      <w:r w:rsidR="00F1279B">
        <w:t xml:space="preserve"> good. </w:t>
      </w:r>
      <w:r w:rsidR="006B0A9B">
        <w:t xml:space="preserve">The next model should include </w:t>
      </w:r>
      <w:r w:rsidR="00F1279B">
        <w:t>one more on temperature information</w:t>
      </w:r>
      <w:r w:rsidR="006B0A9B">
        <w:t xml:space="preserve">, as </w:t>
      </w:r>
      <w:r w:rsidR="00A10134">
        <w:t xml:space="preserve">the model is now only explained by </w:t>
      </w:r>
      <w:r w:rsidR="006B0A9B">
        <w:t>precipitation (99.6%) (</w:t>
      </w:r>
      <w:r w:rsidR="006B0A9B" w:rsidRPr="002D03EB">
        <w:fldChar w:fldCharType="begin"/>
      </w:r>
      <w:r w:rsidR="006B0A9B" w:rsidRPr="002D03EB">
        <w:instrText xml:space="preserve"> REF _Ref500685709 \h </w:instrText>
      </w:r>
      <w:r w:rsidR="006B0A9B">
        <w:instrText xml:space="preserve"> \* MERGEFORMAT </w:instrText>
      </w:r>
      <w:r w:rsidR="006B0A9B" w:rsidRPr="002D03EB">
        <w:fldChar w:fldCharType="separate"/>
      </w:r>
      <w:r w:rsidR="006B0A9B" w:rsidRPr="006B0A9B">
        <w:t>Figure 3</w:t>
      </w:r>
      <w:r w:rsidR="006B0A9B" w:rsidRPr="002D03EB">
        <w:fldChar w:fldCharType="end"/>
      </w:r>
      <w:r w:rsidR="006B0A9B">
        <w:t>C)</w:t>
      </w:r>
      <w:r w:rsidR="002766F2">
        <w:t>.</w:t>
      </w:r>
      <w:r w:rsidR="00F1279B">
        <w:t xml:space="preserve"> </w:t>
      </w:r>
    </w:p>
    <w:p w14:paraId="2D1BF815" w14:textId="09EF1423" w:rsidR="00824B4B" w:rsidRPr="005935EF" w:rsidRDefault="00824B4B" w:rsidP="009851BD">
      <w:pPr>
        <w:spacing w:after="0" w:line="240" w:lineRule="auto"/>
        <w:ind w:firstLine="720"/>
        <w:jc w:val="both"/>
        <w:rPr>
          <w:color w:val="FF0000"/>
        </w:rPr>
      </w:pPr>
      <w:r>
        <w:t xml:space="preserve">It can be seen that most of the changes occur near deserts and mountains, probably on the border of steppe like lands / grass lands. The </w:t>
      </w:r>
      <w:r w:rsidR="0069544E">
        <w:t xml:space="preserve">world-wide </w:t>
      </w:r>
      <w:r>
        <w:t>distribution for the crop</w:t>
      </w:r>
      <w:r w:rsidR="0069544E">
        <w:t xml:space="preserve"> will not change that much according to this model. </w:t>
      </w:r>
      <w:r w:rsidR="004F130A">
        <w:t>The gained suitable habitat is in almost all cases adjacent to remained suitable habitat, the same for lost suitable habitat. The only big addition in gained suitable habitat can be viewed in North West Australia.</w:t>
      </w:r>
    </w:p>
    <w:p w14:paraId="05E5DFD5" w14:textId="627A56F2" w:rsidR="002766F2" w:rsidRDefault="002766F2" w:rsidP="00824B4B">
      <w:pPr>
        <w:spacing w:after="0" w:line="240" w:lineRule="auto"/>
        <w:ind w:firstLine="720"/>
        <w:jc w:val="both"/>
      </w:pPr>
      <w:r>
        <w:t xml:space="preserve">For </w:t>
      </w:r>
      <w:r w:rsidR="00FC65AC">
        <w:t>now,</w:t>
      </w:r>
      <w:r>
        <w:t xml:space="preserve"> t</w:t>
      </w:r>
      <w:r w:rsidR="00FC65AC">
        <w:t>his model is only interesting, when</w:t>
      </w:r>
      <w:r>
        <w:t xml:space="preserve"> trying to find the right amount of precipitation for this crop. The downside is that there are many cultivars and it can be expected that there is variation in the amount of precipitation. </w:t>
      </w:r>
      <w:r w:rsidR="0018735B">
        <w:t>At the moment,</w:t>
      </w:r>
      <w:r>
        <w:t xml:space="preserve"> it is not possible to incorporate this</w:t>
      </w:r>
      <w:r w:rsidR="00406956">
        <w:t xml:space="preserve">, as there could only be 11 cultivars found on GBIF.org. </w:t>
      </w:r>
      <w:r w:rsidR="00347A58">
        <w:t>Outside this view</w:t>
      </w:r>
      <w:r w:rsidR="0018735B">
        <w:t>, the model is not very useful at all.</w:t>
      </w:r>
    </w:p>
    <w:p w14:paraId="3CBE3DEC" w14:textId="0B8F6A3F" w:rsidR="002D03EB" w:rsidRPr="002D03EB" w:rsidRDefault="009851BD" w:rsidP="00B060D9">
      <w:pPr>
        <w:spacing w:after="0" w:line="240" w:lineRule="auto"/>
        <w:ind w:firstLine="720"/>
        <w:jc w:val="both"/>
      </w:pPr>
      <w:r>
        <w:t>Interesting</w:t>
      </w:r>
      <w:r w:rsidR="002D03EB">
        <w:t xml:space="preserve"> is that there are some </w:t>
      </w:r>
      <w:r w:rsidR="00406956">
        <w:t>occurrences</w:t>
      </w:r>
      <w:r w:rsidR="002D03EB">
        <w:t xml:space="preserve"> of </w:t>
      </w:r>
      <w:r w:rsidR="002D03EB">
        <w:rPr>
          <w:i/>
        </w:rPr>
        <w:t>P. dactylifera</w:t>
      </w:r>
      <w:r w:rsidR="002D03EB">
        <w:t xml:space="preserve"> in non-suitable habitat (</w:t>
      </w:r>
      <w:r w:rsidR="002D03EB" w:rsidRPr="002D03EB">
        <w:fldChar w:fldCharType="begin"/>
      </w:r>
      <w:r w:rsidR="002D03EB" w:rsidRPr="002D03EB">
        <w:instrText xml:space="preserve"> REF _Ref500685709 \h </w:instrText>
      </w:r>
      <w:r w:rsidR="002D03EB">
        <w:instrText xml:space="preserve"> \* MERGEFORMAT </w:instrText>
      </w:r>
      <w:r w:rsidR="002D03EB" w:rsidRPr="002D03EB">
        <w:fldChar w:fldCharType="separate"/>
      </w:r>
      <w:r w:rsidR="002D03EB" w:rsidRPr="002D03EB">
        <w:t>Figure 3</w:t>
      </w:r>
      <w:r w:rsidR="002D03EB" w:rsidRPr="002D03EB">
        <w:fldChar w:fldCharType="end"/>
      </w:r>
      <w:r w:rsidR="006B0A9B">
        <w:t>F</w:t>
      </w:r>
      <w:r w:rsidR="002D03EB">
        <w:t xml:space="preserve">). </w:t>
      </w:r>
      <w:r w:rsidR="00824B4B">
        <w:t>A quick search</w:t>
      </w:r>
      <w:r w:rsidR="0069544E">
        <w:t>, at</w:t>
      </w:r>
      <w:r w:rsidR="006B0A9B">
        <w:t xml:space="preserve"> for example the dots in grey area in North America and the </w:t>
      </w:r>
      <w:r w:rsidR="00486D60">
        <w:t>Caribbean on</w:t>
      </w:r>
      <w:r w:rsidR="00824B4B">
        <w:t xml:space="preserve"> </w:t>
      </w:r>
      <w:r w:rsidR="006B0A9B">
        <w:t>GBIF</w:t>
      </w:r>
      <w:r w:rsidR="00824B4B">
        <w:t>,</w:t>
      </w:r>
      <w:r w:rsidR="006B0A9B">
        <w:t xml:space="preserve"> showed that these records are from preserved specimens and stored in </w:t>
      </w:r>
      <w:r w:rsidR="00406956">
        <w:t>a museum</w:t>
      </w:r>
      <w:r w:rsidR="006B0A9B">
        <w:t xml:space="preserve"> or in botanical gardens. These specimens should be left out in the next model.</w:t>
      </w:r>
    </w:p>
    <w:p w14:paraId="46B518CA" w14:textId="77777777" w:rsidR="00823D37" w:rsidRDefault="00823D37" w:rsidP="0069544E">
      <w:pPr>
        <w:pStyle w:val="Heading2"/>
        <w:spacing w:line="240" w:lineRule="auto"/>
      </w:pPr>
      <w:r>
        <w:t>References</w:t>
      </w:r>
    </w:p>
    <w:p w14:paraId="1DF1B217" w14:textId="4F9FB710" w:rsidR="001C2E07" w:rsidRPr="001C2E07" w:rsidRDefault="00823D37" w:rsidP="001C2E07">
      <w:pPr>
        <w:widowControl w:val="0"/>
        <w:autoSpaceDE w:val="0"/>
        <w:autoSpaceDN w:val="0"/>
        <w:adjustRightInd w:val="0"/>
        <w:spacing w:after="0" w:line="240" w:lineRule="auto"/>
        <w:ind w:left="480" w:hanging="480"/>
        <w:rPr>
          <w:rFonts w:ascii="Calibri" w:eastAsia="Times New Roman" w:hAnsi="Calibri" w:cs="Times New Roman"/>
          <w:noProof/>
          <w:sz w:val="16"/>
        </w:rPr>
      </w:pPr>
      <w:r w:rsidRPr="006A137D">
        <w:rPr>
          <w:sz w:val="16"/>
        </w:rPr>
        <w:fldChar w:fldCharType="begin" w:fldLock="1"/>
      </w:r>
      <w:r w:rsidRPr="006A137D">
        <w:rPr>
          <w:sz w:val="16"/>
        </w:rPr>
        <w:instrText xml:space="preserve">ADDIN Mendeley Bibliography CSL_BIBLIOGRAPHY </w:instrText>
      </w:r>
      <w:r w:rsidRPr="006A137D">
        <w:rPr>
          <w:sz w:val="16"/>
        </w:rPr>
        <w:fldChar w:fldCharType="separate"/>
      </w:r>
      <w:r w:rsidR="001C2E07" w:rsidRPr="001C2E07">
        <w:rPr>
          <w:rFonts w:ascii="Calibri" w:eastAsia="Times New Roman" w:hAnsi="Calibri" w:cs="Times New Roman"/>
          <w:noProof/>
          <w:sz w:val="16"/>
        </w:rPr>
        <w:t xml:space="preserve">Chao, Chih Cheng T, and Robert R. Krueger. 2007. “The Date Palm (Phoenix Dactylifera L.): Overview of Biology, Uses, and Cultivation.” </w:t>
      </w:r>
      <w:r w:rsidR="001C2E07" w:rsidRPr="001C2E07">
        <w:rPr>
          <w:rFonts w:ascii="Calibri" w:eastAsia="Times New Roman" w:hAnsi="Calibri" w:cs="Times New Roman"/>
          <w:i/>
          <w:iCs/>
          <w:noProof/>
          <w:sz w:val="16"/>
        </w:rPr>
        <w:t>HortScience</w:t>
      </w:r>
      <w:r w:rsidR="001C2E07" w:rsidRPr="001C2E07">
        <w:rPr>
          <w:rFonts w:ascii="Calibri" w:eastAsia="Times New Roman" w:hAnsi="Calibri" w:cs="Times New Roman"/>
          <w:noProof/>
          <w:sz w:val="16"/>
        </w:rPr>
        <w:t xml:space="preserve"> 42 (5): 1077–82.</w:t>
      </w:r>
    </w:p>
    <w:p w14:paraId="5C49D66C" w14:textId="77777777" w:rsidR="001C2E07" w:rsidRPr="001C2E07" w:rsidRDefault="001C2E07" w:rsidP="001C2E07">
      <w:pPr>
        <w:widowControl w:val="0"/>
        <w:autoSpaceDE w:val="0"/>
        <w:autoSpaceDN w:val="0"/>
        <w:adjustRightInd w:val="0"/>
        <w:spacing w:after="0" w:line="240" w:lineRule="auto"/>
        <w:ind w:left="480" w:hanging="480"/>
        <w:rPr>
          <w:rFonts w:ascii="Calibri" w:eastAsia="Times New Roman" w:hAnsi="Calibri" w:cs="Times New Roman"/>
          <w:noProof/>
          <w:sz w:val="16"/>
        </w:rPr>
      </w:pPr>
      <w:r w:rsidRPr="001C2E07">
        <w:rPr>
          <w:rFonts w:ascii="Calibri" w:eastAsia="Times New Roman" w:hAnsi="Calibri" w:cs="Times New Roman"/>
          <w:noProof/>
          <w:sz w:val="16"/>
        </w:rPr>
        <w:t xml:space="preserve">Naeem, A., A.A. Khan, H.M.N. Cheema, I.A. Khan, and A. Buerkert. 2014. “DNA Barcoding for Species Identification in the Palmae Family.” </w:t>
      </w:r>
      <w:r w:rsidRPr="001C2E07">
        <w:rPr>
          <w:rFonts w:ascii="Calibri" w:eastAsia="Times New Roman" w:hAnsi="Calibri" w:cs="Times New Roman"/>
          <w:i/>
          <w:iCs/>
          <w:noProof/>
          <w:sz w:val="16"/>
        </w:rPr>
        <w:t>Genetics and Molecular Research</w:t>
      </w:r>
      <w:r w:rsidRPr="001C2E07">
        <w:rPr>
          <w:rFonts w:ascii="Calibri" w:eastAsia="Times New Roman" w:hAnsi="Calibri" w:cs="Times New Roman"/>
          <w:noProof/>
          <w:sz w:val="16"/>
        </w:rPr>
        <w:t xml:space="preserve"> 13 (4): 10341–48. doi:10.4238/2014.December.4.29.</w:t>
      </w:r>
    </w:p>
    <w:p w14:paraId="17B3E4AC" w14:textId="77777777" w:rsidR="001C2E07" w:rsidRPr="001C2E07" w:rsidRDefault="001C2E07" w:rsidP="001C2E07">
      <w:pPr>
        <w:widowControl w:val="0"/>
        <w:autoSpaceDE w:val="0"/>
        <w:autoSpaceDN w:val="0"/>
        <w:adjustRightInd w:val="0"/>
        <w:spacing w:after="0" w:line="240" w:lineRule="auto"/>
        <w:ind w:left="480" w:hanging="480"/>
        <w:rPr>
          <w:rFonts w:ascii="Calibri" w:eastAsia="Times New Roman" w:hAnsi="Calibri" w:cs="Times New Roman"/>
          <w:noProof/>
          <w:sz w:val="16"/>
        </w:rPr>
      </w:pPr>
      <w:r w:rsidRPr="001C2E07">
        <w:rPr>
          <w:rFonts w:ascii="Calibri" w:eastAsia="Times New Roman" w:hAnsi="Calibri" w:cs="Times New Roman"/>
          <w:noProof/>
          <w:sz w:val="16"/>
        </w:rPr>
        <w:t xml:space="preserve">Norris, Darren. 2014. “Model Thresholds Are More Important than Presence Location Type: Understanding the Distribution of Lowland Tapir ( Tapirus Terrestris ) in a Continuous Atlantic Forest of Southeast Brazil.” </w:t>
      </w:r>
      <w:r w:rsidRPr="001C2E07">
        <w:rPr>
          <w:rFonts w:ascii="Calibri" w:eastAsia="Times New Roman" w:hAnsi="Calibri" w:cs="Times New Roman"/>
          <w:i/>
          <w:iCs/>
          <w:noProof/>
          <w:sz w:val="16"/>
        </w:rPr>
        <w:t>Tropical Conservation Science</w:t>
      </w:r>
      <w:r w:rsidRPr="001C2E07">
        <w:rPr>
          <w:rFonts w:ascii="Calibri" w:eastAsia="Times New Roman" w:hAnsi="Calibri" w:cs="Times New Roman"/>
          <w:noProof/>
          <w:sz w:val="16"/>
        </w:rPr>
        <w:t xml:space="preserve"> 7 (3): 529–47. doi:10.1177/194008291400700311.</w:t>
      </w:r>
    </w:p>
    <w:p w14:paraId="6B58627D" w14:textId="77777777" w:rsidR="001C2E07" w:rsidRPr="001C2E07" w:rsidRDefault="001C2E07" w:rsidP="001C2E07">
      <w:pPr>
        <w:widowControl w:val="0"/>
        <w:autoSpaceDE w:val="0"/>
        <w:autoSpaceDN w:val="0"/>
        <w:adjustRightInd w:val="0"/>
        <w:spacing w:after="0" w:line="240" w:lineRule="auto"/>
        <w:ind w:left="480" w:hanging="480"/>
        <w:rPr>
          <w:rFonts w:ascii="Calibri" w:eastAsia="Times New Roman" w:hAnsi="Calibri" w:cs="Times New Roman"/>
          <w:noProof/>
          <w:sz w:val="16"/>
        </w:rPr>
      </w:pPr>
      <w:r w:rsidRPr="001C2E07">
        <w:rPr>
          <w:rFonts w:ascii="Calibri" w:eastAsia="Times New Roman" w:hAnsi="Calibri" w:cs="Times New Roman"/>
          <w:noProof/>
          <w:sz w:val="16"/>
        </w:rPr>
        <w:t>Phillips, Steven J., Miroslav Dudík, and Robert E. Schapire. 2017. “Maxent Software for Modeling Species Niches and Distributions (Version 3.4.1).” Accessed December 8. http://biodiversityinformatics.amnh.org/open_source/maxent/.</w:t>
      </w:r>
    </w:p>
    <w:p w14:paraId="38C7449B" w14:textId="77777777" w:rsidR="001C2E07" w:rsidRPr="001C2E07" w:rsidRDefault="001C2E07" w:rsidP="001C2E07">
      <w:pPr>
        <w:widowControl w:val="0"/>
        <w:autoSpaceDE w:val="0"/>
        <w:autoSpaceDN w:val="0"/>
        <w:adjustRightInd w:val="0"/>
        <w:spacing w:after="0" w:line="240" w:lineRule="auto"/>
        <w:ind w:left="480" w:hanging="480"/>
        <w:rPr>
          <w:rFonts w:ascii="Calibri" w:hAnsi="Calibri"/>
          <w:noProof/>
          <w:sz w:val="16"/>
        </w:rPr>
      </w:pPr>
      <w:r w:rsidRPr="001C2E07">
        <w:rPr>
          <w:rFonts w:ascii="Calibri" w:eastAsia="Times New Roman" w:hAnsi="Calibri" w:cs="Times New Roman"/>
          <w:noProof/>
          <w:sz w:val="16"/>
        </w:rPr>
        <w:t xml:space="preserve">Yackulic, Charles B., Richard Chandler, Elise F. Zipkin, J. Andrew Royle, James D. Nichols, Evan H. Campbell Grant, and Sophie Veran. 2013. “Presence-Only Modelling Using MAXENT: When Can We Trust the Inferences?” </w:t>
      </w:r>
      <w:r w:rsidRPr="001C2E07">
        <w:rPr>
          <w:rFonts w:ascii="Calibri" w:eastAsia="Times New Roman" w:hAnsi="Calibri" w:cs="Times New Roman"/>
          <w:i/>
          <w:iCs/>
          <w:noProof/>
          <w:sz w:val="16"/>
        </w:rPr>
        <w:t>Methods in Ecology and Evolution</w:t>
      </w:r>
      <w:r w:rsidRPr="001C2E07">
        <w:rPr>
          <w:rFonts w:ascii="Calibri" w:eastAsia="Times New Roman" w:hAnsi="Calibri" w:cs="Times New Roman"/>
          <w:noProof/>
          <w:sz w:val="16"/>
        </w:rPr>
        <w:t xml:space="preserve"> 4 (3): 236–43. doi:10.1111/2041-210x.12004.</w:t>
      </w:r>
    </w:p>
    <w:p w14:paraId="6FFC265C" w14:textId="6D993F94" w:rsidR="00B34C0D" w:rsidRPr="00BA78D4" w:rsidRDefault="00823D37" w:rsidP="00BA78D4">
      <w:pPr>
        <w:widowControl w:val="0"/>
        <w:autoSpaceDE w:val="0"/>
        <w:autoSpaceDN w:val="0"/>
        <w:adjustRightInd w:val="0"/>
        <w:spacing w:after="0" w:line="240" w:lineRule="auto"/>
        <w:ind w:left="480" w:hanging="480"/>
        <w:rPr>
          <w:rFonts w:ascii="Calibri" w:hAnsi="Calibri"/>
          <w:noProof/>
          <w:sz w:val="16"/>
        </w:rPr>
      </w:pPr>
      <w:r w:rsidRPr="006A137D">
        <w:rPr>
          <w:sz w:val="16"/>
        </w:rPr>
        <w:fldChar w:fldCharType="end"/>
      </w:r>
      <w:bookmarkStart w:id="13" w:name="_GoBack"/>
      <w:bookmarkEnd w:id="13"/>
    </w:p>
    <w:sectPr w:rsidR="00B34C0D" w:rsidRPr="00BA78D4" w:rsidSect="00406956">
      <w:headerReference w:type="default" r:id="rId26"/>
      <w:footerReference w:type="default" r:id="rId27"/>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255868" w14:textId="77777777" w:rsidR="009839DD" w:rsidRDefault="009839DD" w:rsidP="006E02FD">
      <w:r>
        <w:separator/>
      </w:r>
    </w:p>
  </w:endnote>
  <w:endnote w:type="continuationSeparator" w:id="0">
    <w:p w14:paraId="31861DC6" w14:textId="77777777" w:rsidR="009839DD" w:rsidRDefault="009839DD" w:rsidP="006E0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548C19" w14:textId="5A2974BA" w:rsidR="00824B4B" w:rsidRDefault="00824B4B">
    <w:pPr>
      <w:pStyle w:val="Footer"/>
      <w:jc w:val="center"/>
      <w:rPr>
        <w:color w:val="4472C4" w:themeColor="accent1"/>
      </w:rPr>
    </w:pPr>
    <w:r>
      <w:tab/>
    </w:r>
    <w:r>
      <w:tab/>
    </w:r>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sidR="00BA78D4">
      <w:rPr>
        <w:noProof/>
        <w:color w:val="4472C4" w:themeColor="accent1"/>
      </w:rPr>
      <w:t>3</w:t>
    </w:r>
    <w:r>
      <w:rPr>
        <w:color w:val="4472C4" w:themeColor="accent1"/>
      </w:rPr>
      <w:fldChar w:fldCharType="end"/>
    </w:r>
    <w:r>
      <w:rPr>
        <w:color w:val="4472C4" w:themeColor="accent1"/>
      </w:rPr>
      <w:t xml:space="preserve"> of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sidR="00BA78D4">
      <w:rPr>
        <w:noProof/>
        <w:color w:val="4472C4" w:themeColor="accent1"/>
      </w:rPr>
      <w:t>3</w:t>
    </w:r>
    <w:r>
      <w:rPr>
        <w:color w:val="4472C4" w:themeColor="accent1"/>
      </w:rPr>
      <w:fldChar w:fldCharType="end"/>
    </w:r>
  </w:p>
  <w:p w14:paraId="188F9511" w14:textId="77777777" w:rsidR="00824B4B" w:rsidRDefault="00824B4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E2F3A8" w14:textId="77777777" w:rsidR="009839DD" w:rsidRDefault="009839DD" w:rsidP="006E02FD">
      <w:r>
        <w:separator/>
      </w:r>
    </w:p>
  </w:footnote>
  <w:footnote w:type="continuationSeparator" w:id="0">
    <w:p w14:paraId="1F5BC7AE" w14:textId="77777777" w:rsidR="009839DD" w:rsidRDefault="009839DD" w:rsidP="006E02F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E200E4" w14:textId="79CC1E48" w:rsidR="00824B4B" w:rsidRPr="00E75C8E" w:rsidRDefault="009839DD" w:rsidP="006E02FD">
    <w:pPr>
      <w:pStyle w:val="Header"/>
      <w:rPr>
        <w:color w:val="4472C4" w:themeColor="accent1"/>
        <w:sz w:val="20"/>
        <w:lang w:val="nl-NL"/>
      </w:rPr>
    </w:pPr>
    <w:sdt>
      <w:sdtPr>
        <w:rPr>
          <w:color w:val="4472C4" w:themeColor="accent1"/>
          <w:sz w:val="20"/>
          <w:szCs w:val="20"/>
          <w:lang w:val="nl-NL"/>
        </w:rPr>
        <w:alias w:val="Author"/>
        <w:tag w:val=""/>
        <w:id w:val="-952397527"/>
        <w:placeholder>
          <w:docPart w:val="A5BDA6C7D095FD4DAECB6FCE2A43936E"/>
        </w:placeholder>
        <w:dataBinding w:prefixMappings="xmlns:ns0='http://purl.org/dc/elements/1.1/' xmlns:ns1='http://schemas.openxmlformats.org/package/2006/metadata/core-properties' " w:xpath="/ns1:coreProperties[1]/ns0:creator[1]" w:storeItemID="{6C3C8BC8-F283-45AE-878A-BAB7291924A1}"/>
        <w:text/>
      </w:sdtPr>
      <w:sdtEndPr/>
      <w:sdtContent>
        <w:r w:rsidR="00824B4B" w:rsidRPr="00E75C8E">
          <w:rPr>
            <w:color w:val="4472C4" w:themeColor="accent1"/>
            <w:sz w:val="20"/>
            <w:szCs w:val="20"/>
            <w:lang w:val="nl-NL"/>
          </w:rPr>
          <w:t>Marijn J. A. Boer</w:t>
        </w:r>
      </w:sdtContent>
    </w:sdt>
    <w:r w:rsidR="00824B4B">
      <w:rPr>
        <w:color w:val="4472C4" w:themeColor="accent1"/>
        <w:sz w:val="20"/>
        <w:szCs w:val="20"/>
        <w:lang w:val="nl-NL"/>
      </w:rPr>
      <w:t xml:space="preserve"> – s1249908</w:t>
    </w:r>
    <w:r w:rsidR="00824B4B" w:rsidRPr="00E75C8E">
      <w:rPr>
        <w:color w:val="4472C4" w:themeColor="accent1"/>
        <w:sz w:val="20"/>
        <w:szCs w:val="20"/>
        <w:lang w:val="nl-NL"/>
      </w:rPr>
      <w:tab/>
    </w:r>
    <w:r w:rsidR="00824B4B" w:rsidRPr="00E75C8E">
      <w:rPr>
        <w:color w:val="4472C4" w:themeColor="accent1"/>
        <w:sz w:val="20"/>
        <w:szCs w:val="20"/>
        <w:lang w:val="nl-NL"/>
      </w:rPr>
      <w:tab/>
    </w:r>
    <w:r w:rsidR="005935EF">
      <w:rPr>
        <w:color w:val="4472C4" w:themeColor="accent1"/>
        <w:sz w:val="20"/>
        <w:szCs w:val="20"/>
        <w:lang w:val="nl-NL"/>
      </w:rPr>
      <w:fldChar w:fldCharType="begin"/>
    </w:r>
    <w:r w:rsidR="005935EF">
      <w:rPr>
        <w:color w:val="4472C4" w:themeColor="accent1"/>
        <w:sz w:val="20"/>
        <w:szCs w:val="20"/>
        <w:lang w:val="en-US"/>
      </w:rPr>
      <w:instrText xml:space="preserve"> DATE \@ "MMMM d, yyyy" </w:instrText>
    </w:r>
    <w:r w:rsidR="005935EF">
      <w:rPr>
        <w:color w:val="4472C4" w:themeColor="accent1"/>
        <w:sz w:val="20"/>
        <w:szCs w:val="20"/>
        <w:lang w:val="nl-NL"/>
      </w:rPr>
      <w:fldChar w:fldCharType="separate"/>
    </w:r>
    <w:r w:rsidR="00550DBC">
      <w:rPr>
        <w:noProof/>
        <w:color w:val="4472C4" w:themeColor="accent1"/>
        <w:sz w:val="20"/>
        <w:szCs w:val="20"/>
        <w:lang w:val="en-US"/>
      </w:rPr>
      <w:t>December 11, 2017</w:t>
    </w:r>
    <w:r w:rsidR="005935EF">
      <w:rPr>
        <w:color w:val="4472C4" w:themeColor="accent1"/>
        <w:sz w:val="20"/>
        <w:szCs w:val="20"/>
        <w:lang w:val="nl-NL"/>
      </w:rPr>
      <w:fldChar w:fldCharType="end"/>
    </w:r>
  </w:p>
  <w:p w14:paraId="1DACE3AB" w14:textId="0F9EA395" w:rsidR="00824B4B" w:rsidRPr="00E8395B" w:rsidRDefault="00824B4B" w:rsidP="00E8395B">
    <w:pPr>
      <w:pStyle w:val="Header"/>
      <w:jc w:val="center"/>
      <w:rPr>
        <w:caps/>
        <w:color w:val="4472C4" w:themeColor="accent1"/>
      </w:rPr>
    </w:pPr>
    <w:r w:rsidRPr="00E75C8E">
      <w:rPr>
        <w:caps/>
        <w:color w:val="4472C4" w:themeColor="accent1"/>
        <w:lang w:val="nl-NL"/>
      </w:rPr>
      <w:t xml:space="preserve"> </w:t>
    </w:r>
    <w:sdt>
      <w:sdtPr>
        <w:rPr>
          <w:caps/>
          <w:color w:val="4472C4" w:themeColor="accent1"/>
        </w:rPr>
        <w:alias w:val="Title"/>
        <w:tag w:val=""/>
        <w:id w:val="-1954942076"/>
        <w:placeholder>
          <w:docPart w:val="C8317DF65251824580586CCEA18E4043"/>
        </w:placeholder>
        <w:dataBinding w:prefixMappings="xmlns:ns0='http://purl.org/dc/elements/1.1/' xmlns:ns1='http://schemas.openxmlformats.org/package/2006/metadata/core-properties' " w:xpath="/ns1:coreProperties[1]/ns0:title[1]" w:storeItemID="{6C3C8BC8-F283-45AE-878A-BAB7291924A1}"/>
        <w:text/>
      </w:sdtPr>
      <w:sdtEndPr/>
      <w:sdtContent>
        <w:r>
          <w:rPr>
            <w:caps/>
            <w:color w:val="4472C4" w:themeColor="accent1"/>
          </w:rPr>
          <w:t>future and present occurrence moddeling on</w:t>
        </w:r>
      </w:sdtContent>
    </w:sdt>
    <w:r>
      <w:rPr>
        <w:caps/>
        <w:color w:val="4472C4" w:themeColor="accent1"/>
      </w:rPr>
      <w:t xml:space="preserve"> Palm date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0D778B"/>
    <w:multiLevelType w:val="multilevel"/>
    <w:tmpl w:val="CA06DD8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3BE86C10"/>
    <w:multiLevelType w:val="hybridMultilevel"/>
    <w:tmpl w:val="F39AE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15B5887"/>
    <w:multiLevelType w:val="hybridMultilevel"/>
    <w:tmpl w:val="D6B803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A7D7B9B"/>
    <w:multiLevelType w:val="hybridMultilevel"/>
    <w:tmpl w:val="5A6C3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isplayBackgroundShape/>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5C8E"/>
    <w:rsid w:val="00000253"/>
    <w:rsid w:val="00063187"/>
    <w:rsid w:val="000B0D3E"/>
    <w:rsid w:val="000F6CA1"/>
    <w:rsid w:val="00104632"/>
    <w:rsid w:val="00124C9D"/>
    <w:rsid w:val="00181DCC"/>
    <w:rsid w:val="0018735B"/>
    <w:rsid w:val="00190127"/>
    <w:rsid w:val="001B63CE"/>
    <w:rsid w:val="001C2E07"/>
    <w:rsid w:val="001C3523"/>
    <w:rsid w:val="002766F2"/>
    <w:rsid w:val="002A6EC5"/>
    <w:rsid w:val="002D03EB"/>
    <w:rsid w:val="002F3792"/>
    <w:rsid w:val="0030798F"/>
    <w:rsid w:val="00347A58"/>
    <w:rsid w:val="003E4228"/>
    <w:rsid w:val="003F1016"/>
    <w:rsid w:val="00406956"/>
    <w:rsid w:val="00441417"/>
    <w:rsid w:val="00486D60"/>
    <w:rsid w:val="00487FF3"/>
    <w:rsid w:val="00494FCC"/>
    <w:rsid w:val="004A174F"/>
    <w:rsid w:val="004F130A"/>
    <w:rsid w:val="00502893"/>
    <w:rsid w:val="00515379"/>
    <w:rsid w:val="005221DC"/>
    <w:rsid w:val="005366BF"/>
    <w:rsid w:val="0053752F"/>
    <w:rsid w:val="00550DBC"/>
    <w:rsid w:val="00574416"/>
    <w:rsid w:val="005879E4"/>
    <w:rsid w:val="005935EF"/>
    <w:rsid w:val="005A578D"/>
    <w:rsid w:val="005A67B3"/>
    <w:rsid w:val="005B4592"/>
    <w:rsid w:val="005B5354"/>
    <w:rsid w:val="005C5CD7"/>
    <w:rsid w:val="00645AA4"/>
    <w:rsid w:val="0069544E"/>
    <w:rsid w:val="006A137D"/>
    <w:rsid w:val="006B0A9B"/>
    <w:rsid w:val="006E02FD"/>
    <w:rsid w:val="006E358D"/>
    <w:rsid w:val="00710FDC"/>
    <w:rsid w:val="007234EB"/>
    <w:rsid w:val="00741C03"/>
    <w:rsid w:val="00744414"/>
    <w:rsid w:val="0074490F"/>
    <w:rsid w:val="00760FD5"/>
    <w:rsid w:val="007B42FC"/>
    <w:rsid w:val="007F2F26"/>
    <w:rsid w:val="00823D37"/>
    <w:rsid w:val="00824B4B"/>
    <w:rsid w:val="00863F42"/>
    <w:rsid w:val="00886936"/>
    <w:rsid w:val="008D01A9"/>
    <w:rsid w:val="009153BB"/>
    <w:rsid w:val="00922897"/>
    <w:rsid w:val="0093014C"/>
    <w:rsid w:val="009839DD"/>
    <w:rsid w:val="009851BD"/>
    <w:rsid w:val="0098754F"/>
    <w:rsid w:val="00987FC4"/>
    <w:rsid w:val="009923B9"/>
    <w:rsid w:val="0099769E"/>
    <w:rsid w:val="009A4471"/>
    <w:rsid w:val="009E55DA"/>
    <w:rsid w:val="00A10134"/>
    <w:rsid w:val="00A12591"/>
    <w:rsid w:val="00A87EEE"/>
    <w:rsid w:val="00A93E99"/>
    <w:rsid w:val="00AD2904"/>
    <w:rsid w:val="00B060D9"/>
    <w:rsid w:val="00B34C0D"/>
    <w:rsid w:val="00B37AA4"/>
    <w:rsid w:val="00B56AF3"/>
    <w:rsid w:val="00B576F8"/>
    <w:rsid w:val="00B64D6F"/>
    <w:rsid w:val="00B64FFF"/>
    <w:rsid w:val="00BA78D4"/>
    <w:rsid w:val="00C06F84"/>
    <w:rsid w:val="00C33F42"/>
    <w:rsid w:val="00C92FD3"/>
    <w:rsid w:val="00CA0678"/>
    <w:rsid w:val="00CB194C"/>
    <w:rsid w:val="00CC50F1"/>
    <w:rsid w:val="00D64287"/>
    <w:rsid w:val="00D83811"/>
    <w:rsid w:val="00DA16FF"/>
    <w:rsid w:val="00DA508D"/>
    <w:rsid w:val="00DD1316"/>
    <w:rsid w:val="00DD1B23"/>
    <w:rsid w:val="00DD26E0"/>
    <w:rsid w:val="00E24EA8"/>
    <w:rsid w:val="00E3569F"/>
    <w:rsid w:val="00E71ED0"/>
    <w:rsid w:val="00E75AEB"/>
    <w:rsid w:val="00E75C8E"/>
    <w:rsid w:val="00E77FEE"/>
    <w:rsid w:val="00E8395B"/>
    <w:rsid w:val="00E95E2A"/>
    <w:rsid w:val="00EB1D58"/>
    <w:rsid w:val="00EB4DFC"/>
    <w:rsid w:val="00EE77D5"/>
    <w:rsid w:val="00F075F7"/>
    <w:rsid w:val="00F1279B"/>
    <w:rsid w:val="00F14B45"/>
    <w:rsid w:val="00F213CA"/>
    <w:rsid w:val="00F2278F"/>
    <w:rsid w:val="00F553E9"/>
    <w:rsid w:val="00F75082"/>
    <w:rsid w:val="00FA096E"/>
    <w:rsid w:val="00FB0A50"/>
    <w:rsid w:val="00FC65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86A0A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A137D"/>
    <w:rPr>
      <w:sz w:val="21"/>
    </w:rPr>
  </w:style>
  <w:style w:type="paragraph" w:styleId="Heading1">
    <w:name w:val="heading 1"/>
    <w:basedOn w:val="Normal"/>
    <w:next w:val="Normal"/>
    <w:link w:val="Heading1Char"/>
    <w:uiPriority w:val="9"/>
    <w:qFormat/>
    <w:rsid w:val="00E8395B"/>
    <w:pPr>
      <w:keepNext/>
      <w:keepLines/>
      <w:spacing w:before="12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DA508D"/>
    <w:pPr>
      <w:keepNext/>
      <w:keepLines/>
      <w:spacing w:before="6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E75C8E"/>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E75C8E"/>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E75C8E"/>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E75C8E"/>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E75C8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5C8E"/>
    <w:pPr>
      <w:keepNext/>
      <w:keepLines/>
      <w:spacing w:before="200" w:after="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E75C8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E02FD"/>
    <w:pPr>
      <w:tabs>
        <w:tab w:val="center" w:pos="4513"/>
        <w:tab w:val="right" w:pos="9026"/>
      </w:tabs>
    </w:pPr>
  </w:style>
  <w:style w:type="character" w:customStyle="1" w:styleId="HeaderChar">
    <w:name w:val="Header Char"/>
    <w:basedOn w:val="DefaultParagraphFont"/>
    <w:link w:val="Header"/>
    <w:uiPriority w:val="99"/>
    <w:rsid w:val="006E02FD"/>
  </w:style>
  <w:style w:type="paragraph" w:styleId="Footer">
    <w:name w:val="footer"/>
    <w:basedOn w:val="Normal"/>
    <w:link w:val="FooterChar"/>
    <w:uiPriority w:val="99"/>
    <w:unhideWhenUsed/>
    <w:rsid w:val="006E02FD"/>
    <w:pPr>
      <w:tabs>
        <w:tab w:val="center" w:pos="4513"/>
        <w:tab w:val="right" w:pos="9026"/>
      </w:tabs>
    </w:pPr>
  </w:style>
  <w:style w:type="character" w:customStyle="1" w:styleId="FooterChar">
    <w:name w:val="Footer Char"/>
    <w:basedOn w:val="DefaultParagraphFont"/>
    <w:link w:val="Footer"/>
    <w:uiPriority w:val="99"/>
    <w:rsid w:val="006E02FD"/>
  </w:style>
  <w:style w:type="character" w:customStyle="1" w:styleId="Heading1Char">
    <w:name w:val="Heading 1 Char"/>
    <w:basedOn w:val="DefaultParagraphFont"/>
    <w:link w:val="Heading1"/>
    <w:uiPriority w:val="9"/>
    <w:rsid w:val="00E8395B"/>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DA508D"/>
    <w:rPr>
      <w:rFonts w:asciiTheme="majorHAnsi" w:eastAsiaTheme="majorEastAsia" w:hAnsiTheme="majorHAnsi" w:cstheme="majorBidi"/>
      <w:b/>
      <w:bCs/>
      <w:color w:val="4472C4" w:themeColor="accent1"/>
      <w:sz w:val="26"/>
      <w:szCs w:val="26"/>
    </w:rPr>
  </w:style>
  <w:style w:type="paragraph" w:styleId="Title">
    <w:name w:val="Title"/>
    <w:basedOn w:val="Normal"/>
    <w:next w:val="Normal"/>
    <w:link w:val="TitleChar"/>
    <w:uiPriority w:val="10"/>
    <w:qFormat/>
    <w:rsid w:val="00E75C8E"/>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E75C8E"/>
    <w:rPr>
      <w:rFonts w:asciiTheme="majorHAnsi" w:eastAsiaTheme="majorEastAsia" w:hAnsiTheme="majorHAnsi" w:cstheme="majorBidi"/>
      <w:color w:val="323E4F" w:themeColor="text2" w:themeShade="BF"/>
      <w:spacing w:val="5"/>
      <w:kern w:val="28"/>
      <w:sz w:val="52"/>
      <w:szCs w:val="52"/>
    </w:rPr>
  </w:style>
  <w:style w:type="paragraph" w:styleId="ListParagraph">
    <w:name w:val="List Paragraph"/>
    <w:basedOn w:val="Normal"/>
    <w:uiPriority w:val="34"/>
    <w:qFormat/>
    <w:rsid w:val="00E75C8E"/>
    <w:pPr>
      <w:ind w:left="720"/>
      <w:contextualSpacing/>
    </w:pPr>
  </w:style>
  <w:style w:type="character" w:customStyle="1" w:styleId="Heading3Char">
    <w:name w:val="Heading 3 Char"/>
    <w:basedOn w:val="DefaultParagraphFont"/>
    <w:link w:val="Heading3"/>
    <w:uiPriority w:val="9"/>
    <w:semiHidden/>
    <w:rsid w:val="00E75C8E"/>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E75C8E"/>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E75C8E"/>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E75C8E"/>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E75C8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5C8E"/>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E75C8E"/>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E75C8E"/>
    <w:pPr>
      <w:spacing w:line="240" w:lineRule="auto"/>
    </w:pPr>
    <w:rPr>
      <w:b/>
      <w:bCs/>
      <w:color w:val="4472C4" w:themeColor="accent1"/>
      <w:sz w:val="18"/>
      <w:szCs w:val="18"/>
    </w:rPr>
  </w:style>
  <w:style w:type="paragraph" w:styleId="Subtitle">
    <w:name w:val="Subtitle"/>
    <w:basedOn w:val="Normal"/>
    <w:next w:val="Normal"/>
    <w:link w:val="SubtitleChar"/>
    <w:uiPriority w:val="11"/>
    <w:qFormat/>
    <w:rsid w:val="00E75C8E"/>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E75C8E"/>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E75C8E"/>
    <w:rPr>
      <w:b/>
      <w:bCs/>
    </w:rPr>
  </w:style>
  <w:style w:type="character" w:styleId="Emphasis">
    <w:name w:val="Emphasis"/>
    <w:basedOn w:val="DefaultParagraphFont"/>
    <w:uiPriority w:val="20"/>
    <w:qFormat/>
    <w:rsid w:val="00E75C8E"/>
    <w:rPr>
      <w:i/>
      <w:iCs/>
    </w:rPr>
  </w:style>
  <w:style w:type="paragraph" w:styleId="NoSpacing">
    <w:name w:val="No Spacing"/>
    <w:link w:val="NoSpacingChar"/>
    <w:uiPriority w:val="1"/>
    <w:qFormat/>
    <w:rsid w:val="00E75C8E"/>
    <w:pPr>
      <w:spacing w:after="0" w:line="240" w:lineRule="auto"/>
    </w:pPr>
  </w:style>
  <w:style w:type="character" w:customStyle="1" w:styleId="NoSpacingChar">
    <w:name w:val="No Spacing Char"/>
    <w:basedOn w:val="DefaultParagraphFont"/>
    <w:link w:val="NoSpacing"/>
    <w:uiPriority w:val="1"/>
    <w:rsid w:val="00E75C8E"/>
  </w:style>
  <w:style w:type="paragraph" w:styleId="Quote">
    <w:name w:val="Quote"/>
    <w:basedOn w:val="Normal"/>
    <w:next w:val="Normal"/>
    <w:link w:val="QuoteChar"/>
    <w:uiPriority w:val="29"/>
    <w:qFormat/>
    <w:rsid w:val="00E75C8E"/>
    <w:rPr>
      <w:i/>
      <w:iCs/>
      <w:color w:val="000000" w:themeColor="text1"/>
    </w:rPr>
  </w:style>
  <w:style w:type="character" w:customStyle="1" w:styleId="QuoteChar">
    <w:name w:val="Quote Char"/>
    <w:basedOn w:val="DefaultParagraphFont"/>
    <w:link w:val="Quote"/>
    <w:uiPriority w:val="29"/>
    <w:rsid w:val="00E75C8E"/>
    <w:rPr>
      <w:i/>
      <w:iCs/>
      <w:color w:val="000000" w:themeColor="text1"/>
    </w:rPr>
  </w:style>
  <w:style w:type="paragraph" w:styleId="IntenseQuote">
    <w:name w:val="Intense Quote"/>
    <w:basedOn w:val="Normal"/>
    <w:next w:val="Normal"/>
    <w:link w:val="IntenseQuoteChar"/>
    <w:uiPriority w:val="30"/>
    <w:qFormat/>
    <w:rsid w:val="00E75C8E"/>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E75C8E"/>
    <w:rPr>
      <w:b/>
      <w:bCs/>
      <w:i/>
      <w:iCs/>
      <w:color w:val="4472C4" w:themeColor="accent1"/>
    </w:rPr>
  </w:style>
  <w:style w:type="character" w:styleId="SubtleEmphasis">
    <w:name w:val="Subtle Emphasis"/>
    <w:basedOn w:val="DefaultParagraphFont"/>
    <w:uiPriority w:val="19"/>
    <w:qFormat/>
    <w:rsid w:val="00E75C8E"/>
    <w:rPr>
      <w:i/>
      <w:iCs/>
      <w:color w:val="808080" w:themeColor="text1" w:themeTint="7F"/>
    </w:rPr>
  </w:style>
  <w:style w:type="character" w:styleId="IntenseEmphasis">
    <w:name w:val="Intense Emphasis"/>
    <w:basedOn w:val="DefaultParagraphFont"/>
    <w:uiPriority w:val="21"/>
    <w:qFormat/>
    <w:rsid w:val="00E75C8E"/>
    <w:rPr>
      <w:b/>
      <w:bCs/>
      <w:i/>
      <w:iCs/>
      <w:color w:val="4472C4" w:themeColor="accent1"/>
    </w:rPr>
  </w:style>
  <w:style w:type="character" w:styleId="SubtleReference">
    <w:name w:val="Subtle Reference"/>
    <w:basedOn w:val="DefaultParagraphFont"/>
    <w:uiPriority w:val="31"/>
    <w:qFormat/>
    <w:rsid w:val="00E75C8E"/>
    <w:rPr>
      <w:smallCaps/>
      <w:color w:val="ED7D31" w:themeColor="accent2"/>
      <w:u w:val="single"/>
    </w:rPr>
  </w:style>
  <w:style w:type="character" w:styleId="IntenseReference">
    <w:name w:val="Intense Reference"/>
    <w:basedOn w:val="DefaultParagraphFont"/>
    <w:uiPriority w:val="32"/>
    <w:qFormat/>
    <w:rsid w:val="00E75C8E"/>
    <w:rPr>
      <w:b/>
      <w:bCs/>
      <w:smallCaps/>
      <w:color w:val="ED7D31" w:themeColor="accent2"/>
      <w:spacing w:val="5"/>
      <w:u w:val="single"/>
    </w:rPr>
  </w:style>
  <w:style w:type="character" w:styleId="BookTitle">
    <w:name w:val="Book Title"/>
    <w:basedOn w:val="DefaultParagraphFont"/>
    <w:uiPriority w:val="33"/>
    <w:qFormat/>
    <w:rsid w:val="00E75C8E"/>
    <w:rPr>
      <w:b/>
      <w:bCs/>
      <w:smallCaps/>
      <w:spacing w:val="5"/>
    </w:rPr>
  </w:style>
  <w:style w:type="paragraph" w:styleId="TOCHeading">
    <w:name w:val="TOC Heading"/>
    <w:basedOn w:val="Heading1"/>
    <w:next w:val="Normal"/>
    <w:uiPriority w:val="39"/>
    <w:semiHidden/>
    <w:unhideWhenUsed/>
    <w:qFormat/>
    <w:rsid w:val="00E75C8E"/>
    <w:pPr>
      <w:outlineLvl w:val="9"/>
    </w:pPr>
  </w:style>
  <w:style w:type="paragraph" w:customStyle="1" w:styleId="PersonalName">
    <w:name w:val="Personal Name"/>
    <w:basedOn w:val="Title"/>
    <w:rsid w:val="00E75C8E"/>
    <w:rPr>
      <w:b/>
      <w:caps/>
      <w:color w:val="000000"/>
      <w:sz w:val="28"/>
      <w:szCs w:val="28"/>
    </w:rPr>
  </w:style>
  <w:style w:type="character" w:styleId="Hyperlink">
    <w:name w:val="Hyperlink"/>
    <w:basedOn w:val="DefaultParagraphFont"/>
    <w:uiPriority w:val="99"/>
    <w:unhideWhenUsed/>
    <w:rsid w:val="00DD1316"/>
    <w:rPr>
      <w:color w:val="0563C1" w:themeColor="hyperlink"/>
      <w:u w:val="single"/>
    </w:rPr>
  </w:style>
  <w:style w:type="table" w:styleId="TableGrid">
    <w:name w:val="Table Grid"/>
    <w:basedOn w:val="TableNormal"/>
    <w:uiPriority w:val="39"/>
    <w:rsid w:val="00C06F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5Dark-Accent1">
    <w:name w:val="Grid Table 5 Dark Accent 1"/>
    <w:basedOn w:val="TableNormal"/>
    <w:uiPriority w:val="50"/>
    <w:rsid w:val="0030798F"/>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3-Accent1">
    <w:name w:val="Grid Table 3 Accent 1"/>
    <w:basedOn w:val="TableNormal"/>
    <w:uiPriority w:val="48"/>
    <w:rsid w:val="00E77FEE"/>
    <w:pPr>
      <w:spacing w:after="0" w:line="240" w:lineRule="auto"/>
    </w:p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677339">
      <w:bodyDiv w:val="1"/>
      <w:marLeft w:val="0"/>
      <w:marRight w:val="0"/>
      <w:marTop w:val="0"/>
      <w:marBottom w:val="0"/>
      <w:divBdr>
        <w:top w:val="none" w:sz="0" w:space="0" w:color="auto"/>
        <w:left w:val="none" w:sz="0" w:space="0" w:color="auto"/>
        <w:bottom w:val="none" w:sz="0" w:space="0" w:color="auto"/>
        <w:right w:val="none" w:sz="0" w:space="0" w:color="auto"/>
      </w:divBdr>
    </w:div>
    <w:div w:id="733354161">
      <w:bodyDiv w:val="1"/>
      <w:marLeft w:val="0"/>
      <w:marRight w:val="0"/>
      <w:marTop w:val="0"/>
      <w:marBottom w:val="0"/>
      <w:divBdr>
        <w:top w:val="none" w:sz="0" w:space="0" w:color="auto"/>
        <w:left w:val="none" w:sz="0" w:space="0" w:color="auto"/>
        <w:bottom w:val="none" w:sz="0" w:space="0" w:color="auto"/>
        <w:right w:val="none" w:sz="0" w:space="0" w:color="auto"/>
      </w:divBdr>
    </w:div>
    <w:div w:id="9387616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header" Target="header1.xml"/><Relationship Id="rId27" Type="http://schemas.openxmlformats.org/officeDocument/2006/relationships/footer" Target="footer1.xml"/><Relationship Id="rId28" Type="http://schemas.openxmlformats.org/officeDocument/2006/relationships/fontTable" Target="fontTable.xml"/><Relationship Id="rId29" Type="http://schemas.openxmlformats.org/officeDocument/2006/relationships/glossaryDocument" Target="glossary/document.xml"/><Relationship Id="rId3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hyperlink" Target="http://www.worldclim.org/" TargetMode="External"/><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emf"/><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nijram13/Library/Group%20Containers/UBF8T346G9.Office/User%20Content.localized/Templates.localized/MJABOER-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5BDA6C7D095FD4DAECB6FCE2A43936E"/>
        <w:category>
          <w:name w:val="General"/>
          <w:gallery w:val="placeholder"/>
        </w:category>
        <w:types>
          <w:type w:val="bbPlcHdr"/>
        </w:types>
        <w:behaviors>
          <w:behavior w:val="content"/>
        </w:behaviors>
        <w:guid w:val="{3DF67317-F2F1-5E49-9585-7B09A1068F5D}"/>
      </w:docPartPr>
      <w:docPartBody>
        <w:p w:rsidR="00FD6D09" w:rsidRDefault="00FB3ECB">
          <w:pPr>
            <w:pStyle w:val="A5BDA6C7D095FD4DAECB6FCE2A43936E"/>
          </w:pPr>
          <w:r>
            <w:rPr>
              <w:color w:val="4472C4" w:themeColor="accent1"/>
              <w:sz w:val="20"/>
              <w:szCs w:val="20"/>
            </w:rPr>
            <w:t>[Author name]</w:t>
          </w:r>
        </w:p>
      </w:docPartBody>
    </w:docPart>
    <w:docPart>
      <w:docPartPr>
        <w:name w:val="C8317DF65251824580586CCEA18E4043"/>
        <w:category>
          <w:name w:val="General"/>
          <w:gallery w:val="placeholder"/>
        </w:category>
        <w:types>
          <w:type w:val="bbPlcHdr"/>
        </w:types>
        <w:behaviors>
          <w:behavior w:val="content"/>
        </w:behaviors>
        <w:guid w:val="{BBBCB29D-410F-754B-90D7-BA66B1F9D09D}"/>
      </w:docPartPr>
      <w:docPartBody>
        <w:p w:rsidR="00FD6D09" w:rsidRDefault="00FB3ECB">
          <w:pPr>
            <w:pStyle w:val="C8317DF65251824580586CCEA18E4043"/>
          </w:pPr>
          <w:r>
            <w:rPr>
              <w:caps/>
              <w:color w:val="4472C4" w:themeColor="accent1"/>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ECB"/>
    <w:rsid w:val="009D464F"/>
    <w:rsid w:val="00FB3ECB"/>
    <w:rsid w:val="00FD6D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5BDA6C7D095FD4DAECB6FCE2A43936E">
    <w:name w:val="A5BDA6C7D095FD4DAECB6FCE2A43936E"/>
  </w:style>
  <w:style w:type="paragraph" w:customStyle="1" w:styleId="C8317DF65251824580586CCEA18E4043">
    <w:name w:val="C8317DF65251824580586CCEA18E4043"/>
  </w:style>
  <w:style w:type="paragraph" w:customStyle="1" w:styleId="76A727729E698348AE6CD10DDD6742F7">
    <w:name w:val="76A727729E698348AE6CD10DDD6742F7"/>
    <w:rsid w:val="00FD6D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528698F-F270-9147-AB33-39C467533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JABOER-template.dotx</Template>
  <TotalTime>217</TotalTime>
  <Pages>3</Pages>
  <Words>3911</Words>
  <Characters>20694</Characters>
  <Application>Microsoft Macintosh Word</Application>
  <DocSecurity>0</DocSecurity>
  <Lines>328</Lines>
  <Paragraphs>154</Paragraphs>
  <ScaleCrop>false</ScaleCrop>
  <HeadingPairs>
    <vt:vector size="2" baseType="variant">
      <vt:variant>
        <vt:lpstr>Title</vt:lpstr>
      </vt:variant>
      <vt:variant>
        <vt:i4>1</vt:i4>
      </vt:variant>
    </vt:vector>
  </HeadingPairs>
  <TitlesOfParts>
    <vt:vector size="1" baseType="lpstr">
      <vt:lpstr>future and present occurrence moddeling on</vt:lpstr>
    </vt:vector>
  </TitlesOfParts>
  <LinksUpToDate>false</LinksUpToDate>
  <CharactersWithSpaces>24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ture and present occurrence moddeling on</dc:title>
  <dc:subject/>
  <dc:creator>Marijn J. A. Boer</dc:creator>
  <cp:keywords/>
  <dc:description/>
  <cp:lastModifiedBy>Marijn J. A. Boer</cp:lastModifiedBy>
  <cp:revision>43</cp:revision>
  <dcterms:created xsi:type="dcterms:W3CDTF">2017-12-10T12:34:00Z</dcterms:created>
  <dcterms:modified xsi:type="dcterms:W3CDTF">2017-12-11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btex</vt:lpwstr>
  </property>
  <property fmtid="{D5CDD505-2E9C-101B-9397-08002B2CF9AE}" pid="5" name="Mendeley Recent Style Name 1_1">
    <vt:lpwstr>BibTeX generic citation styl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with-titles</vt:lpwstr>
  </property>
  <property fmtid="{D5CDD505-2E9C-101B-9397-08002B2CF9AE}" pid="9" name="Mendeley Recent Style Name 3_1">
    <vt:lpwstr>Elsevier (numeric, with titl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stored-products-research</vt:lpwstr>
  </property>
  <property fmtid="{D5CDD505-2E9C-101B-9397-08002B2CF9AE}" pid="15" name="Mendeley Recent Style Name 6_1">
    <vt:lpwstr>Journal of Stored Products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8483e0c3-5a43-3f89-9313-281f9fe83c38</vt:lpwstr>
  </property>
  <property fmtid="{D5CDD505-2E9C-101B-9397-08002B2CF9AE}" pid="24" name="Mendeley Citation Style_1">
    <vt:lpwstr>http://www.zotero.org/styles/chicago-author-date</vt:lpwstr>
  </property>
</Properties>
</file>